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8BB5DE" w14:textId="3FC51FE7" w:rsidR="00FF100D" w:rsidRDefault="00FF100D" w:rsidP="00912726">
      <w:pPr>
        <w:pStyle w:val="Heading1"/>
        <w:jc w:val="center"/>
        <w:rPr>
          <w:rFonts w:ascii="Times" w:hAnsi="Times"/>
          <w:b/>
          <w:bCs/>
          <w:color w:val="000000" w:themeColor="text1"/>
          <w:sz w:val="24"/>
          <w:szCs w:val="24"/>
          <w:lang w:val="en-ID"/>
        </w:rPr>
      </w:pPr>
      <w:bookmarkStart w:id="0" w:name="_Toc99520394"/>
      <w:bookmarkStart w:id="1" w:name="_Toc99522753"/>
      <w:bookmarkStart w:id="2" w:name="_Toc126086926"/>
      <w:bookmarkStart w:id="3" w:name="_GoBack"/>
      <w:bookmarkEnd w:id="3"/>
      <w:r w:rsidRPr="00912726">
        <w:rPr>
          <w:rFonts w:ascii="Times" w:hAnsi="Times"/>
          <w:b/>
          <w:bCs/>
          <w:color w:val="000000" w:themeColor="text1"/>
          <w:sz w:val="24"/>
          <w:szCs w:val="24"/>
          <w:lang w:val="en-ID"/>
        </w:rPr>
        <w:t>DAFTAR PUSTAKA</w:t>
      </w:r>
      <w:bookmarkEnd w:id="0"/>
      <w:bookmarkEnd w:id="1"/>
      <w:bookmarkEnd w:id="2"/>
    </w:p>
    <w:p w14:paraId="5746E5BD" w14:textId="7E5E0D75" w:rsidR="00BD11F5" w:rsidRPr="00BD11F5" w:rsidRDefault="0033682D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="00BD11F5" w:rsidRPr="00BD11F5">
        <w:rPr>
          <w:rFonts w:ascii="Times New Roman" w:hAnsi="Times New Roman" w:cs="Times New Roman"/>
          <w:noProof/>
          <w:sz w:val="24"/>
          <w:szCs w:val="24"/>
        </w:rPr>
        <w:t xml:space="preserve">Amrulloh. (2016). </w:t>
      </w:r>
      <w:r w:rsidR="00BD11F5"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Meknaisme Corporate Governance, Ukuran Kantor Akuntan Publik, Audit Tenure dan Audit Report Lag Terhadap Integritas Laporan Keuangan</w:t>
      </w:r>
      <w:r w:rsidR="00BD11F5"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D11F5"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BD11F5" w:rsidRPr="00BD11F5">
        <w:rPr>
          <w:rFonts w:ascii="Times New Roman" w:hAnsi="Times New Roman" w:cs="Times New Roman"/>
          <w:noProof/>
          <w:sz w:val="24"/>
          <w:szCs w:val="24"/>
        </w:rPr>
        <w:t>, 2305–2328.</w:t>
      </w:r>
    </w:p>
    <w:p w14:paraId="55E871BB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Angggraeni,  ika puspita, Zulpahmi, &amp; Sumardi. (2021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Komite Audit, Komisaris Independen, Leverage, dan Kualitas Audit Terhadap Integritas Laporan Keuangan Pada Bank Umum Syariah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D11F5">
        <w:rPr>
          <w:rFonts w:ascii="Times New Roman" w:hAnsi="Times New Roman" w:cs="Times New Roman"/>
          <w:noProof/>
          <w:sz w:val="24"/>
          <w:szCs w:val="24"/>
        </w:rPr>
        <w:t>, 128–138.</w:t>
      </w:r>
    </w:p>
    <w:p w14:paraId="515FE641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Arista, S. (2018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Struktur Corporate Governance Dan Audit Tenure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2), 81–98.</w:t>
      </w:r>
    </w:p>
    <w:p w14:paraId="671124DA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Atik Fajaryani. (2015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-Faktor Yang Mempengaruhi Integritas Laporan Keuangan (Studi Empiris Pada Perusahaan Peryambangan Yang Terdaftar di Bursa Efek Indonesia Periode 2008-2013)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IV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7BFA5DA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Ayem, S., Yuliana, D., Independence, K. A., Quality, A., Management, P., &amp; Commissioner, I. (2019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Independensi Auditor, Kualitas Audit, Manjaemen Laba, Dan Komisaris Independen Terhadap Integritas Laporan Keuangan ( Studi Kasus Pada Perusahaan Perbankan Yang Terdaftar di BEI)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2E4A49D4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Ayu, I., Gayatri, S., Gede, I. D., &amp; Suputra, D. (2013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Corporate Governance, Ukuran Perusahaan Dan Laverage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D11F5">
        <w:rPr>
          <w:rFonts w:ascii="Times New Roman" w:hAnsi="Times New Roman" w:cs="Times New Roman"/>
          <w:noProof/>
          <w:sz w:val="24"/>
          <w:szCs w:val="24"/>
        </w:rPr>
        <w:t>, 345–360.</w:t>
      </w:r>
    </w:p>
    <w:p w14:paraId="72FF153E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Ayu, I., Manuari, R., Luh, N., Sherina, N., Akuntansi, P. S., &amp; Denpasar, U. M. (2021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Implikasi Mekanisme Corporate Governance, Leverage, Audit Tenure, Dan Kualitas Audit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2), 116–131.</w:t>
      </w:r>
    </w:p>
    <w:p w14:paraId="3EDED373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Badewin. (2019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Badewin , Pengaruh Kepemilikan Institusional , Komite Audit Dan Kualitas Audit Terhadap Integritas Laporan Keuangan Pada Perusahaan Manufaktur Yang Terdaftar Di BEI Badewin , Pengaruh Kepemilikan Institusional , Komite Audit Dan Kualitas Audit Terhadap I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D11F5">
        <w:rPr>
          <w:rFonts w:ascii="Times New Roman" w:hAnsi="Times New Roman" w:cs="Times New Roman"/>
          <w:noProof/>
          <w:sz w:val="24"/>
          <w:szCs w:val="24"/>
        </w:rPr>
        <w:t>, 19–31.</w:t>
      </w:r>
    </w:p>
    <w:p w14:paraId="0562BA39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Budiartha, N. . Y. W. dan I. K. (2014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Struktur Kepemilikan, Komite Audit, Komisaris Independen Dan Dewan Direksi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D11F5">
        <w:rPr>
          <w:rFonts w:ascii="Times New Roman" w:hAnsi="Times New Roman" w:cs="Times New Roman"/>
          <w:noProof/>
          <w:sz w:val="24"/>
          <w:szCs w:val="24"/>
        </w:rPr>
        <w:t>, 574–586.</w:t>
      </w:r>
    </w:p>
    <w:p w14:paraId="378ECF36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Christiana, A., Widayanti, &amp; Luhgiatno. (2021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Reputasi KAP , Komite Audit pada Integritas Laporan Keuangan Dimoderasi Komisaris Independen &amp; Kepemilikan Institusional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Februari), 59–74.</w:t>
      </w:r>
    </w:p>
    <w:p w14:paraId="7CB00E6D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Emayanti, K., &amp; Muliati, N. K. (2020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Ukuran Perusahaan, Komite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Audit, Dan Leverage Terhadap Integritas Laporan Keuangan (Studi Pada Perusahaan Pertambangan Yang Terdaftar di Bursa Efek Indonesia Periode 2014-2018)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 248–272.</w:t>
      </w:r>
    </w:p>
    <w:p w14:paraId="09265434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SPSS 25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 (9th ed.). Badan Penerbit Universitas Diponegoro.</w:t>
      </w:r>
    </w:p>
    <w:p w14:paraId="1E78F1E2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Hasan, I. (2006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Analisis Data Penelitian Dengan Statistik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14:paraId="20E43E46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Hayes, R., Wallage, P., &amp; Gortemaker, H. (2017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ngaudit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 (Ketiga). Salemba Empat.</w:t>
      </w:r>
    </w:p>
    <w:p w14:paraId="6F35CEBB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>Ikatan Akuntan Indonesia. 2015. Penyajian Laporan Keuangan. Pernyataan Standar Akuntansi Keuangan Nomor 1. DSAK-IAI. Jakarta.</w:t>
      </w:r>
    </w:p>
    <w:p w14:paraId="7E48CAD3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Indrasari, A. (2016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Komisaris Independen, Komite Audit, dan Financial Distress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XX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1), 117–133.</w:t>
      </w:r>
    </w:p>
    <w:p w14:paraId="4999FA43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(1976). Theory of The Firm: Managerial Behavior, Agency Cost and Ownership Structure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e Economic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D11F5">
        <w:rPr>
          <w:rFonts w:ascii="Times New Roman" w:hAnsi="Times New Roman" w:cs="Times New Roman"/>
          <w:noProof/>
          <w:sz w:val="24"/>
          <w:szCs w:val="24"/>
        </w:rPr>
        <w:t>, 305–506. http://www.nhh.no/for/courses/spring/ eco420/jensenmeckling-76.pdf.%0A</w:t>
      </w:r>
    </w:p>
    <w:p w14:paraId="3322AEB0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Karina, R. (2021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Manjaemen Laba, Audit Tenure Dan Komisaris Independen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D11F5">
        <w:rPr>
          <w:rFonts w:ascii="Times New Roman" w:hAnsi="Times New Roman" w:cs="Times New Roman"/>
          <w:noProof/>
          <w:sz w:val="24"/>
          <w:szCs w:val="24"/>
        </w:rPr>
        <w:t>, 713–727.</w:t>
      </w:r>
    </w:p>
    <w:p w14:paraId="54946150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>Keputusan Ketua Badan Pengawas Pasar Modal dan Lembaga Keuangan Nomor: KEP-643/BL/2012 tentang Pembentukan dan Pedoman Pelaksanaan Komite Audit.</w:t>
      </w:r>
    </w:p>
    <w:p w14:paraId="5B662FEC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Nicolin, O., &amp; Sabeni, A. (2013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Corporate Governance, Audit Tenure, Dan Spesialisasi Industri Auditor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A496638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Nurjannah, L., &amp; Pratomo, D. (2014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Komite Audit, Komisaris Independen Dan Kualitas Audit terhadap Integritas Laporan Keuangan ( Pada Perusahaan Manufaktur Yang Terdaftar Di Bursa Efek Indonesia Tahun 2012 )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3), 99–105.</w:t>
      </w:r>
    </w:p>
    <w:p w14:paraId="6CE36B5A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Pangestika, A. (2021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Kepemilikan Institusional, Komite Auidt, Kualitas Audit dan Perganttisn Auditor Terhadap Integritas Laporan Keuangan (Studi Empiris pada Perusahaan Manufaktur Sektor Barang Konsumsi yang Terdaftar di BEI Periode 2016-2018)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B9A4305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>Peraturan Menteri Keuangan Republik Indonesia Nomor 17/ PMK.01/2008 tanggal 5 Februari 2008.</w:t>
      </w:r>
    </w:p>
    <w:p w14:paraId="180A033E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eraturan Pemerintah Republik Indonesia Nomor 20 tahun 2015 tentang Ketentuan Pergantian Auditor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 (n.d.).</w:t>
      </w:r>
    </w:p>
    <w:p w14:paraId="532B0EB4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Pradani,  yohana anggi. (2017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Mekanisme Corporate Governance, Laverage, dan Pergantian Auditor Terhadap Integritas Laporan Keuangan (Studi Empiris Pada perusahaan Manufaktur yang Terdaftar di Burse efek Indonesia tahun 2010-2015)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5DFFD89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Pratika, I., &amp; Primasari, N. H. (2020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Komisaris Independen, Komite Audit, Ukuran Perusahan, Leverage, dan Ukuran Kantor Akuntan Publik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2), 109–120.</w:t>
      </w:r>
    </w:p>
    <w:p w14:paraId="6D0E4B0E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Putri, M. N., &amp; Andriani, W. (2021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, Bisnis dan Ekonomi Indonesia Faktor-Faktor yang Mempengaruhi Integritas Laporan Keuangan ( Studi Kasus pada Perusahaan Manufaktur yang Terdaftar di Bursa Efek Indonesia Periode 2017-2020 )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1), 8–14.</w:t>
      </w:r>
    </w:p>
    <w:p w14:paraId="58625391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Qoyyimah, S. D., Kholmi, M., &amp; Harventy, G. (2015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Struktur Corporate Governance, Audit Tenure dan Ukuran Kantor Akuntan Publik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2), 781–790.</w:t>
      </w:r>
    </w:p>
    <w:p w14:paraId="4F2CC8B4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Risqurrahman, R., E, A. N. S., Si, M., &amp; Ab, K. S. (2020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Audit Tenure, Mekanisme Corporate Governance dan Kualitas Audit Terhadap Integritas Laporan Keuangan ( Studi Empiris Pada Perusahaan Sektor Pertambangan yang Terdaftar di Bursa Efek Indonesia Periode 2014-2018 )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2), 2731–2742.</w:t>
      </w:r>
    </w:p>
    <w:p w14:paraId="041C71DE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Rozania, Anggraini, R., &amp; Nindito, M. (2013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Mekanisme Corporate Governance , Pergantian Auditor , dan Spesialisasi Industri Auditor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September 2013</w:t>
      </w:r>
      <w:r w:rsidRPr="00BD11F5">
        <w:rPr>
          <w:rFonts w:ascii="Times New Roman" w:hAnsi="Times New Roman" w:cs="Times New Roman"/>
          <w:noProof/>
          <w:sz w:val="24"/>
          <w:szCs w:val="24"/>
        </w:rPr>
        <w:t>, 25–28.</w:t>
      </w:r>
    </w:p>
    <w:p w14:paraId="52490845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Saad, B., &amp; Abdillah, A. F. (2017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Ukuran perusahaan, Leverage, Audit Tenure Dan Financial Distress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1), 70–85.</w:t>
      </w:r>
    </w:p>
    <w:p w14:paraId="56CF28DD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Selviana, S., &amp; Wenny, C. D. (2019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Audit Tenure , Ukuran Kap , Dan Pergantian Auditor Terhadap Integritas Laporan Keuangan ( Studi Empiris Pada Perusahaan Sektor Transportasi Yang Terdaftar Di Bursa Efek Indonesia Tahun 2017-2019 )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1), 169–183.</w:t>
      </w:r>
    </w:p>
    <w:p w14:paraId="645F9268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Sinason, D. H., Jones, J. P., &amp; Shelton, S. W. (2001). An Investigation of Auditor and Client Tenure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American Journal of Business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Vol 16</w:t>
      </w:r>
      <w:r w:rsidRPr="00BD11F5">
        <w:rPr>
          <w:rFonts w:ascii="Times New Roman" w:hAnsi="Times New Roman" w:cs="Times New Roman"/>
          <w:noProof/>
          <w:sz w:val="24"/>
          <w:szCs w:val="24"/>
        </w:rPr>
        <w:t>, 31–40.</w:t>
      </w:r>
    </w:p>
    <w:p w14:paraId="41807DBE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Sipahutar, E. V. (2017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Reputasi KAP, Komite Audit dan Pergantian Auditor Terhadap Integritas Laporan Keuangan dengan Pemoderasi Corporate Governance (Studi Empiris Paada Perusahaan Pertambangan Yang Terdaftar di Bursa Efek Indonesia Tahun 2012-2016)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7964B351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ofia, I. P., Ekonomi, F., &amp; Jaya, U. P. (2018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Komite Audit Terhadap Integritas Laporan Keuangan Dengan Whistleblowing System Sebagai Variabel Moderasi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27402DB4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Sugiyono. (2016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64260EDB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Totong, Y. A., &amp; Majidah. (2020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Meknaisme Corporate Governance Kualitas Audit, Pergantian Auditor, Dan Financial Distress Terhadap Integritas Laporan Keuangan ( Studi Pada Perusahaan Subsektor Transportasi yang Terdaftar di BEI Tahun 2014-2018)</w:t>
      </w: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D11F5">
        <w:rPr>
          <w:rFonts w:ascii="Times New Roman" w:hAnsi="Times New Roman" w:cs="Times New Roman"/>
          <w:noProof/>
          <w:sz w:val="24"/>
          <w:szCs w:val="24"/>
        </w:rPr>
        <w:t>(2), 2598–2607.</w:t>
      </w:r>
    </w:p>
    <w:p w14:paraId="2314D7CE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Tridiyanto, R., &amp; Nazaruddin, I. (2015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Mekanisme Corporate Governance, Pergantian Auditor, spesialisasi Industri dan Ukuran Kantor Akuntan Publik Terhadap Integritas Laporan Keuangan (Studi Empiris Perusahaan Manufaktur yang Terdaftar di Bursa Efek Indonesia)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1A7B10E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 5 Tahun 2011.Akuntan Publik. Republik Indonesia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 (n.d.).</w:t>
      </w:r>
    </w:p>
    <w:p w14:paraId="49406145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Widiyati, D., &amp; Shanti, Y. K. (2014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Pergantian Auditor , Komisaris Independen dan Leverage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 958–968.</w:t>
      </w:r>
    </w:p>
    <w:p w14:paraId="45E05F38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Yulinda, N., Azwir, P. H., &amp; Rahmiati, H. (2013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Komisaris Independen, Komite Audit, Leverage, Pergantian Auditor, Dan Spesialisasi Industri Terhadap Integritas Laporan Keuangan (Studi Empiris Pada Perusahaan Manufaktur Yang Terdaftar di BEI Tahun 2010-2013)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 419–433.</w:t>
      </w:r>
    </w:p>
    <w:p w14:paraId="4BB1C84D" w14:textId="77777777" w:rsidR="00BD11F5" w:rsidRPr="00BD11F5" w:rsidRDefault="00BD11F5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BD11F5">
        <w:rPr>
          <w:rFonts w:ascii="Times New Roman" w:hAnsi="Times New Roman" w:cs="Times New Roman"/>
          <w:noProof/>
          <w:sz w:val="24"/>
          <w:szCs w:val="24"/>
        </w:rPr>
        <w:t xml:space="preserve">Yustari, N. L. G. W., Merawati, L. K., &amp; Yuliastuti, I. A. N. (2013). </w:t>
      </w:r>
      <w:r w:rsidRPr="00BD11F5">
        <w:rPr>
          <w:rFonts w:ascii="Times New Roman" w:hAnsi="Times New Roman" w:cs="Times New Roman"/>
          <w:i/>
          <w:iCs/>
          <w:noProof/>
          <w:sz w:val="24"/>
          <w:szCs w:val="24"/>
        </w:rPr>
        <w:t>Pengaruh Fee Audit, Audit Tenure, Rotasi Kantor Akuntan Publik, Ukuran Perusahaan Klien dan Independensi Auditor Terhadap Integritas Laporan Keuangan</w:t>
      </w:r>
      <w:r w:rsidRPr="00BD11F5">
        <w:rPr>
          <w:rFonts w:ascii="Times New Roman" w:hAnsi="Times New Roman" w:cs="Times New Roman"/>
          <w:noProof/>
          <w:sz w:val="24"/>
          <w:szCs w:val="24"/>
        </w:rPr>
        <w:t>. 101–112.</w:t>
      </w:r>
    </w:p>
    <w:p w14:paraId="46CBBCE9" w14:textId="5559F81A" w:rsidR="00FF100D" w:rsidRDefault="0033682D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p w14:paraId="3711EF37" w14:textId="77777777" w:rsidR="001944B1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4612EECA" w14:textId="77777777" w:rsidR="001944B1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5F5FA51B" w14:textId="77777777" w:rsidR="001944B1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734DE1F5" w14:textId="77777777" w:rsidR="001944B1" w:rsidRPr="00923D7E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0DE27C74" w14:textId="26DAE16C" w:rsidR="001944B1" w:rsidRPr="00923D7E" w:rsidRDefault="00923D7E" w:rsidP="00923D7E">
      <w:pPr>
        <w:widowControl w:val="0"/>
        <w:tabs>
          <w:tab w:val="left" w:pos="900"/>
        </w:tabs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923D7E">
        <w:rPr>
          <w:rFonts w:ascii="Times New Roman" w:hAnsi="Times New Roman" w:cs="Times New Roman"/>
          <w:sz w:val="24"/>
          <w:szCs w:val="24"/>
          <w:lang w:val="en-ID"/>
        </w:rPr>
        <w:tab/>
      </w:r>
      <w:r w:rsidRPr="00923D7E">
        <w:rPr>
          <w:rFonts w:ascii="Times New Roman" w:hAnsi="Times New Roman" w:cs="Times New Roman"/>
          <w:sz w:val="24"/>
          <w:szCs w:val="24"/>
          <w:lang w:val="en-ID"/>
        </w:rPr>
        <w:tab/>
      </w:r>
    </w:p>
    <w:p w14:paraId="44CD18C6" w14:textId="77777777" w:rsidR="001944B1" w:rsidRPr="00923D7E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40C1AB7F" w14:textId="77777777" w:rsidR="00E60986" w:rsidRPr="00923D7E" w:rsidRDefault="00E60986" w:rsidP="00C71EDA">
      <w:pPr>
        <w:pStyle w:val="Heading1"/>
        <w:rPr>
          <w:color w:val="auto"/>
          <w:lang w:val="en-ID"/>
        </w:rPr>
        <w:sectPr w:rsidR="00E60986" w:rsidRPr="00923D7E" w:rsidSect="0005529D">
          <w:headerReference w:type="default" r:id="rId9"/>
          <w:footerReference w:type="default" r:id="rId10"/>
          <w:footerReference w:type="first" r:id="rId11"/>
          <w:pgSz w:w="11907" w:h="16840" w:code="9"/>
          <w:pgMar w:top="2268" w:right="1701" w:bottom="1701" w:left="2268" w:header="990" w:footer="709" w:gutter="0"/>
          <w:cols w:space="708"/>
          <w:titlePg/>
          <w:docGrid w:linePitch="360"/>
        </w:sectPr>
      </w:pPr>
    </w:p>
    <w:p w14:paraId="620CD928" w14:textId="77777777" w:rsidR="003621D3" w:rsidRDefault="003621D3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087F5BC3" w14:textId="77777777" w:rsidR="001944B1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18F00D27" w14:textId="77777777" w:rsidR="001944B1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4C354551" w14:textId="77777777" w:rsidR="001944B1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32B11E73" w14:textId="77777777" w:rsidR="001944B1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4FE9FC71" w14:textId="77777777" w:rsidR="001944B1" w:rsidRDefault="001944B1" w:rsidP="00BD11F5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5E864CA5" w14:textId="076F49AA" w:rsidR="001944B1" w:rsidRPr="00923D7E" w:rsidRDefault="003621D3" w:rsidP="00923D7E">
      <w:pPr>
        <w:pStyle w:val="Heading1"/>
        <w:jc w:val="center"/>
        <w:rPr>
          <w:rFonts w:ascii="Times New Roman" w:hAnsi="Times New Roman" w:cs="Times New Roman"/>
          <w:b/>
          <w:color w:val="000000" w:themeColor="text1"/>
          <w:sz w:val="96"/>
          <w:szCs w:val="96"/>
          <w:lang w:val="en-ID"/>
        </w:rPr>
      </w:pPr>
      <w:bookmarkStart w:id="4" w:name="_Toc126086927"/>
      <w:r w:rsidRPr="00923D7E">
        <w:rPr>
          <w:rFonts w:ascii="Times New Roman" w:hAnsi="Times New Roman" w:cs="Times New Roman"/>
          <w:b/>
          <w:color w:val="000000" w:themeColor="text1"/>
          <w:sz w:val="96"/>
          <w:szCs w:val="96"/>
          <w:lang w:val="en-ID"/>
        </w:rPr>
        <w:t>LAMPIRAN</w:t>
      </w:r>
      <w:bookmarkEnd w:id="4"/>
    </w:p>
    <w:p w14:paraId="21F3B803" w14:textId="77777777" w:rsidR="003621D3" w:rsidRDefault="003621D3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center"/>
        <w:rPr>
          <w:rFonts w:ascii="Times New Roman" w:hAnsi="Times New Roman" w:cs="Times New Roman"/>
          <w:b/>
          <w:sz w:val="96"/>
          <w:szCs w:val="96"/>
          <w:lang w:val="en-ID"/>
        </w:rPr>
      </w:pPr>
    </w:p>
    <w:p w14:paraId="1DE714D2" w14:textId="77777777" w:rsidR="003621D3" w:rsidRDefault="003621D3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center"/>
        <w:rPr>
          <w:rFonts w:ascii="Times New Roman" w:hAnsi="Times New Roman" w:cs="Times New Roman"/>
          <w:b/>
          <w:sz w:val="96"/>
          <w:szCs w:val="96"/>
          <w:lang w:val="en-ID"/>
        </w:rPr>
      </w:pPr>
    </w:p>
    <w:p w14:paraId="45168BF0" w14:textId="77777777" w:rsidR="003621D3" w:rsidRDefault="003621D3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center"/>
        <w:rPr>
          <w:rFonts w:ascii="Times New Roman" w:hAnsi="Times New Roman" w:cs="Times New Roman"/>
          <w:b/>
          <w:sz w:val="96"/>
          <w:szCs w:val="96"/>
          <w:lang w:val="en-ID"/>
        </w:rPr>
      </w:pPr>
    </w:p>
    <w:p w14:paraId="0D035340" w14:textId="77777777" w:rsidR="003621D3" w:rsidRDefault="003621D3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center"/>
        <w:rPr>
          <w:rFonts w:ascii="Times New Roman" w:hAnsi="Times New Roman" w:cs="Times New Roman"/>
          <w:b/>
          <w:sz w:val="96"/>
          <w:szCs w:val="96"/>
          <w:lang w:val="en-ID"/>
        </w:rPr>
      </w:pPr>
    </w:p>
    <w:p w14:paraId="5D9056AB" w14:textId="77777777" w:rsidR="003621D3" w:rsidRDefault="003621D3" w:rsidP="005B4DBD">
      <w:pPr>
        <w:widowControl w:val="0"/>
        <w:autoSpaceDE w:val="0"/>
        <w:autoSpaceDN w:val="0"/>
        <w:adjustRightInd w:val="0"/>
        <w:spacing w:before="240" w:line="240" w:lineRule="auto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14:paraId="23EA1AD8" w14:textId="77777777" w:rsidR="005B4DBD" w:rsidRDefault="005B4DBD" w:rsidP="005B4DBD">
      <w:pPr>
        <w:widowControl w:val="0"/>
        <w:autoSpaceDE w:val="0"/>
        <w:autoSpaceDN w:val="0"/>
        <w:adjustRightInd w:val="0"/>
        <w:spacing w:before="240" w:line="240" w:lineRule="auto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14:paraId="671490AE" w14:textId="77777777" w:rsidR="005B4DBD" w:rsidRDefault="005B4DBD" w:rsidP="005B4DBD">
      <w:pPr>
        <w:widowControl w:val="0"/>
        <w:autoSpaceDE w:val="0"/>
        <w:autoSpaceDN w:val="0"/>
        <w:adjustRightInd w:val="0"/>
        <w:spacing w:before="240" w:line="240" w:lineRule="auto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14:paraId="50AA214B" w14:textId="77777777" w:rsidR="005B4DBD" w:rsidRDefault="005B4DBD" w:rsidP="005B4DBD">
      <w:pPr>
        <w:widowControl w:val="0"/>
        <w:autoSpaceDE w:val="0"/>
        <w:autoSpaceDN w:val="0"/>
        <w:adjustRightInd w:val="0"/>
        <w:spacing w:before="240" w:line="240" w:lineRule="auto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14:paraId="623070CA" w14:textId="77777777" w:rsidR="00923D7E" w:rsidRPr="005B4DBD" w:rsidRDefault="00923D7E" w:rsidP="005B4DBD">
      <w:pPr>
        <w:widowControl w:val="0"/>
        <w:autoSpaceDE w:val="0"/>
        <w:autoSpaceDN w:val="0"/>
        <w:adjustRightInd w:val="0"/>
        <w:spacing w:before="240" w:line="240" w:lineRule="auto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14:paraId="0559BC76" w14:textId="1FDEB3F0" w:rsidR="003621D3" w:rsidRPr="003621D3" w:rsidRDefault="003621D3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  <w:r w:rsidRPr="003621D3">
        <w:rPr>
          <w:rFonts w:ascii="Times New Roman" w:hAnsi="Times New Roman" w:cs="Times New Roman"/>
          <w:sz w:val="24"/>
          <w:szCs w:val="24"/>
          <w:lang w:val="en-ID"/>
        </w:rPr>
        <w:lastRenderedPageBreak/>
        <w:t>Lampiran 1</w:t>
      </w:r>
    </w:p>
    <w:p w14:paraId="76473234" w14:textId="0D7C5E73" w:rsidR="003621D3" w:rsidRDefault="003621D3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  <w:r w:rsidRPr="003621D3">
        <w:rPr>
          <w:rFonts w:ascii="Times New Roman" w:hAnsi="Times New Roman" w:cs="Times New Roman"/>
          <w:sz w:val="24"/>
          <w:szCs w:val="24"/>
          <w:lang w:val="en-ID"/>
        </w:rPr>
        <w:tab/>
      </w:r>
      <w:r w:rsidRPr="003621D3">
        <w:rPr>
          <w:rFonts w:ascii="Times New Roman" w:hAnsi="Times New Roman" w:cs="Times New Roman"/>
          <w:sz w:val="24"/>
          <w:szCs w:val="24"/>
          <w:lang w:val="en-ID"/>
        </w:rPr>
        <w:tab/>
      </w:r>
      <w:r w:rsidRPr="003621D3">
        <w:rPr>
          <w:rFonts w:ascii="Times New Roman" w:hAnsi="Times New Roman" w:cs="Times New Roman"/>
          <w:sz w:val="24"/>
          <w:szCs w:val="24"/>
          <w:lang w:val="en-ID"/>
        </w:rPr>
        <w:tab/>
        <w:t>Data Penelitian Integritas Laporan Keuanga</w:t>
      </w:r>
      <w:r>
        <w:rPr>
          <w:rFonts w:ascii="Times New Roman" w:hAnsi="Times New Roman" w:cs="Times New Roman"/>
          <w:sz w:val="24"/>
          <w:szCs w:val="24"/>
          <w:lang w:val="en-ID"/>
        </w:rPr>
        <w:t>n</w:t>
      </w:r>
    </w:p>
    <w:tbl>
      <w:tblPr>
        <w:tblW w:w="8500" w:type="dxa"/>
        <w:tblInd w:w="93" w:type="dxa"/>
        <w:tblLook w:val="04A0" w:firstRow="1" w:lastRow="0" w:firstColumn="1" w:lastColumn="0" w:noHBand="0" w:noVBand="1"/>
      </w:tblPr>
      <w:tblGrid>
        <w:gridCol w:w="840"/>
        <w:gridCol w:w="1300"/>
        <w:gridCol w:w="1180"/>
        <w:gridCol w:w="1940"/>
        <w:gridCol w:w="2140"/>
        <w:gridCol w:w="1100"/>
      </w:tblGrid>
      <w:tr w:rsidR="00AE100B" w:rsidRPr="00AE100B" w14:paraId="73A8A9A0" w14:textId="77777777" w:rsidTr="00AE100B">
        <w:trPr>
          <w:trHeight w:val="315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1BF1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CB7B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 Saham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1941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ahun </w:t>
            </w:r>
          </w:p>
        </w:tc>
        <w:tc>
          <w:tcPr>
            <w:tcW w:w="1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B2CA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rga Pasar Saham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D6EB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lai Buku Per Saham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C5C95" w14:textId="7763DD4E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LK</w:t>
            </w:r>
            <w:r w:rsidR="00923D7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</w:t>
            </w: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</w:tr>
      <w:tr w:rsidR="00AE100B" w:rsidRPr="00AE100B" w14:paraId="227AC6A9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055B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5FBD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A57B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3082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6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D8F3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,4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D491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0</w:t>
            </w:r>
          </w:p>
        </w:tc>
      </w:tr>
      <w:tr w:rsidR="00AE100B" w:rsidRPr="00AE100B" w14:paraId="6D15A497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4152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CC8F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5B9D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7435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.625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F89C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.456,9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6102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7</w:t>
            </w:r>
          </w:p>
        </w:tc>
      </w:tr>
      <w:tr w:rsidR="00AE100B" w:rsidRPr="00AE100B" w14:paraId="72FD8412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8368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1CF9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66E6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68AB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50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4366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828,32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8799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5</w:t>
            </w:r>
          </w:p>
        </w:tc>
      </w:tr>
      <w:tr w:rsidR="00AE100B" w:rsidRPr="00AE100B" w14:paraId="0E5E4546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0AE2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62BE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EB13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2086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00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8A3A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8,72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AB71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2</w:t>
            </w:r>
          </w:p>
        </w:tc>
      </w:tr>
      <w:tr w:rsidR="00AE100B" w:rsidRPr="00AE100B" w14:paraId="7601A9EB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43B1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B9EB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4EFF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742A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00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5E68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11,34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9904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5</w:t>
            </w:r>
          </w:p>
        </w:tc>
      </w:tr>
      <w:tr w:rsidR="00AE100B" w:rsidRPr="00AE100B" w14:paraId="127BF39F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0954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CB19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6E3E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1BEC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1ACE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,7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3832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AE100B" w:rsidRPr="00AE100B" w14:paraId="5F01DA7A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DDCE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1327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A965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6528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20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91DD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0,5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9E92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0</w:t>
            </w:r>
          </w:p>
        </w:tc>
      </w:tr>
      <w:tr w:rsidR="00AE100B" w:rsidRPr="00AE100B" w14:paraId="5C4B0886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7506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4C10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E378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53E4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272B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9,8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7E9A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</w:t>
            </w:r>
          </w:p>
        </w:tc>
      </w:tr>
      <w:tr w:rsidR="00AE100B" w:rsidRPr="00AE100B" w14:paraId="3B328B56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2F59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5685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FD4E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8585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00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2166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9,3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2B04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1</w:t>
            </w:r>
          </w:p>
        </w:tc>
      </w:tr>
      <w:tr w:rsidR="00AE100B" w:rsidRPr="00AE100B" w14:paraId="394DC57D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8246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96C2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784E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2CFF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0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FF63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9,3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66A0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4</w:t>
            </w:r>
          </w:p>
        </w:tc>
      </w:tr>
      <w:tr w:rsidR="00AE100B" w:rsidRPr="00AE100B" w14:paraId="3A1753FD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E226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B9D8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6BCC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4E06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250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0CB0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810,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95A3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6</w:t>
            </w:r>
          </w:p>
        </w:tc>
      </w:tr>
      <w:tr w:rsidR="00AE100B" w:rsidRPr="00AE100B" w14:paraId="5E001FD5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DE07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9CB2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2F29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1E59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05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0F3E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1,5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97A9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</w:tr>
      <w:tr w:rsidR="00AE100B" w:rsidRPr="00AE100B" w14:paraId="3BE89069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224B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66CE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B874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231C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74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B3CA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59,95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2014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34 </w:t>
            </w:r>
          </w:p>
        </w:tc>
      </w:tr>
      <w:tr w:rsidR="00AE100B" w:rsidRPr="00AE100B" w14:paraId="65F9D237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8D0C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E4AD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91CA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DF02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3.00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2600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6.470,05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9F8C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00 </w:t>
            </w:r>
          </w:p>
        </w:tc>
      </w:tr>
      <w:tr w:rsidR="00AE100B" w:rsidRPr="00AE100B" w14:paraId="688B7FE4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285C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348E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FF04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1960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.925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57A4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302,52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02F8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84 </w:t>
            </w:r>
          </w:p>
        </w:tc>
      </w:tr>
      <w:tr w:rsidR="00AE100B" w:rsidRPr="00AE100B" w14:paraId="5FBF0D1C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63CB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4587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22C6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EA2E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25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CE51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03,91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C92F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0,96 </w:t>
            </w:r>
          </w:p>
        </w:tc>
      </w:tr>
      <w:tr w:rsidR="00AE100B" w:rsidRPr="00AE100B" w14:paraId="489F1446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6D3E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CDC0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1C37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4C50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.43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6C59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831,54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68F2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87 </w:t>
            </w:r>
          </w:p>
        </w:tc>
      </w:tr>
      <w:tr w:rsidR="00AE100B" w:rsidRPr="00AE100B" w14:paraId="00CD8263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9AF5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8D51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341B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E224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9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64BE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86,88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B6AC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0,31 </w:t>
            </w:r>
          </w:p>
        </w:tc>
      </w:tr>
      <w:tr w:rsidR="00AE100B" w:rsidRPr="00AE100B" w14:paraId="4961F15B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FB4C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6311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5667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9B94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05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5B9F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181,0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C75D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74 </w:t>
            </w:r>
          </w:p>
        </w:tc>
      </w:tr>
      <w:tr w:rsidR="00AE100B" w:rsidRPr="00AE100B" w14:paraId="2288A465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4FCB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FA4F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953B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CF96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3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8DC8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30,81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1077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43 </w:t>
            </w:r>
          </w:p>
        </w:tc>
      </w:tr>
      <w:tr w:rsidR="00AE100B" w:rsidRPr="00AE100B" w14:paraId="257EBADD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77EB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461D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AFDA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2BE1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06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2ABD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96,11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7B8F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63 </w:t>
            </w:r>
          </w:p>
        </w:tc>
      </w:tr>
      <w:tr w:rsidR="00AE100B" w:rsidRPr="00AE100B" w14:paraId="6E8FF7AD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3647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0E05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B90F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6583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275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3C83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70,31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4DEB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24 </w:t>
            </w:r>
          </w:p>
        </w:tc>
      </w:tr>
      <w:tr w:rsidR="00AE100B" w:rsidRPr="00AE100B" w14:paraId="653AAF1B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D9DB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81E5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FE30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5D9C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1.00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FF39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0.042,16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0DB5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10 </w:t>
            </w:r>
          </w:p>
        </w:tc>
      </w:tr>
      <w:tr w:rsidR="00AE100B" w:rsidRPr="00AE100B" w14:paraId="167FC43B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C823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D396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0C73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760C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50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9477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219,23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702B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23 </w:t>
            </w:r>
          </w:p>
        </w:tc>
      </w:tr>
      <w:tr w:rsidR="00AE100B" w:rsidRPr="00AE100B" w14:paraId="566DC5E1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7C32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79AF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00A9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2D9B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2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6DDF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63,42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DB46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85 </w:t>
            </w:r>
          </w:p>
        </w:tc>
      </w:tr>
      <w:tr w:rsidR="00AE100B" w:rsidRPr="00AE100B" w14:paraId="5E65DF46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D1E0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5015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0BBC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F6C1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1.00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3C40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.415,69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3B6B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35 </w:t>
            </w:r>
          </w:p>
        </w:tc>
      </w:tr>
      <w:tr w:rsidR="00AE100B" w:rsidRPr="00AE100B" w14:paraId="54B22CF2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37B3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BA1D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C5DF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CC02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85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4EE6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826,0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A31B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42 </w:t>
            </w:r>
          </w:p>
        </w:tc>
      </w:tr>
      <w:tr w:rsidR="00AE100B" w:rsidRPr="00AE100B" w14:paraId="527314D5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3163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8B8D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8D18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BCAD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.25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171E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259,16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C401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,38 </w:t>
            </w:r>
          </w:p>
        </w:tc>
      </w:tr>
      <w:tr w:rsidR="00AE100B" w:rsidRPr="00AE100B" w14:paraId="4C25F0E0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319D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39E4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CF59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5B6B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72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F215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755,24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EA32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55 </w:t>
            </w:r>
          </w:p>
        </w:tc>
      </w:tr>
      <w:tr w:rsidR="00AE100B" w:rsidRPr="00AE100B" w14:paraId="6861D57E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695D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E67F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73DE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FAD1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5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F950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44,41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539A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0,35 </w:t>
            </w:r>
          </w:p>
        </w:tc>
      </w:tr>
      <w:tr w:rsidR="00AE100B" w:rsidRPr="00AE100B" w14:paraId="6EA5D54A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83F7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7289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C444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520F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71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E088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084,47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A25B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50 </w:t>
            </w:r>
          </w:p>
        </w:tc>
      </w:tr>
      <w:tr w:rsidR="00AE100B" w:rsidRPr="00AE100B" w14:paraId="3575871D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462B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C917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4C9D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EECA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4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9B66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56,83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88C2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17 </w:t>
            </w:r>
          </w:p>
        </w:tc>
      </w:tr>
      <w:tr w:rsidR="00AE100B" w:rsidRPr="00AE100B" w14:paraId="5B265D00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D405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B585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A28E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EF6A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6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990B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21,72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1250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61 </w:t>
            </w:r>
          </w:p>
        </w:tc>
      </w:tr>
      <w:tr w:rsidR="00AE100B" w:rsidRPr="00AE100B" w14:paraId="09A43FAE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AB29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1889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2FFB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92C6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99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86CB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25,9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F7C6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45 </w:t>
            </w:r>
          </w:p>
        </w:tc>
      </w:tr>
    </w:tbl>
    <w:tbl>
      <w:tblPr>
        <w:tblpPr w:leftFromText="180" w:rightFromText="180" w:vertAnchor="text" w:horzAnchor="margin" w:tblpY="89"/>
        <w:tblW w:w="8500" w:type="dxa"/>
        <w:tblLook w:val="04A0" w:firstRow="1" w:lastRow="0" w:firstColumn="1" w:lastColumn="0" w:noHBand="0" w:noVBand="1"/>
      </w:tblPr>
      <w:tblGrid>
        <w:gridCol w:w="840"/>
        <w:gridCol w:w="1300"/>
        <w:gridCol w:w="1180"/>
        <w:gridCol w:w="1940"/>
        <w:gridCol w:w="2140"/>
        <w:gridCol w:w="1100"/>
      </w:tblGrid>
      <w:tr w:rsidR="00AE100B" w:rsidRPr="00AE100B" w14:paraId="0B296ACB" w14:textId="77777777" w:rsidTr="00AE100B">
        <w:trPr>
          <w:trHeight w:val="315"/>
        </w:trPr>
        <w:tc>
          <w:tcPr>
            <w:tcW w:w="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015F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5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7961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6101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4992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475 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5241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.280,44 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78BC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0,70 </w:t>
            </w:r>
          </w:p>
        </w:tc>
      </w:tr>
      <w:tr w:rsidR="00AE100B" w:rsidRPr="00AE100B" w14:paraId="20863F97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2B50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6B73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06AC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C9F3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40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5F6A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45,82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4121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04 </w:t>
            </w:r>
          </w:p>
        </w:tc>
      </w:tr>
      <w:tr w:rsidR="00AE100B" w:rsidRPr="00AE100B" w14:paraId="63057611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251C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83BE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EC30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C4FD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9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FA75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73,8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3DCA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67 </w:t>
            </w:r>
          </w:p>
        </w:tc>
      </w:tr>
      <w:tr w:rsidR="00AE100B" w:rsidRPr="00AE100B" w14:paraId="0F058EED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F643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5278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9C50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766D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.60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232A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.813,7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D3E8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0,99 </w:t>
            </w:r>
          </w:p>
        </w:tc>
      </w:tr>
      <w:tr w:rsidR="00AE100B" w:rsidRPr="00AE100B" w14:paraId="101E6497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8DC8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2383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3366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BC01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.325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56A7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496,85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1C92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15 </w:t>
            </w:r>
          </w:p>
        </w:tc>
      </w:tr>
      <w:tr w:rsidR="00AE100B" w:rsidRPr="00AE100B" w14:paraId="79349E86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5A7A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DB7B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DBFA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EFB4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43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BC6A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285,5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12DB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89 </w:t>
            </w:r>
          </w:p>
        </w:tc>
      </w:tr>
      <w:tr w:rsidR="00AE100B" w:rsidRPr="00AE100B" w14:paraId="35861498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265F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F05D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07AE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7A95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03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7412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821,54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B158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11 </w:t>
            </w:r>
          </w:p>
        </w:tc>
      </w:tr>
      <w:tr w:rsidR="00AE100B" w:rsidRPr="00AE100B" w14:paraId="480F7D1E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0CD4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10B1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4596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5FC7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95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412D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26,08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47EC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0,86 </w:t>
            </w:r>
          </w:p>
        </w:tc>
      </w:tr>
      <w:tr w:rsidR="00AE100B" w:rsidRPr="00AE100B" w14:paraId="0F4735A6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FBAE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2AD1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78F3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E29D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.04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7F66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19,9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5547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83 </w:t>
            </w:r>
          </w:p>
        </w:tc>
      </w:tr>
      <w:tr w:rsidR="00AE100B" w:rsidRPr="00AE100B" w14:paraId="0BC50184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1ECE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A64B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576B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784C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06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E62C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59,1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0FA0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92 </w:t>
            </w:r>
          </w:p>
        </w:tc>
      </w:tr>
      <w:tr w:rsidR="00AE100B" w:rsidRPr="00AE100B" w14:paraId="14BCD079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7DB0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B611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92B6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35CD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36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DB46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460,58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F409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95 </w:t>
            </w:r>
          </w:p>
        </w:tc>
      </w:tr>
      <w:tr w:rsidR="00AE100B" w:rsidRPr="00AE100B" w14:paraId="63B3DE76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6649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E866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7973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17C8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65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3864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87,35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280C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,23 </w:t>
            </w:r>
          </w:p>
        </w:tc>
      </w:tr>
      <w:tr w:rsidR="00AE100B" w:rsidRPr="00AE100B" w14:paraId="2AFCFAA5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A323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5C15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74AD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F46A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.35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6CDC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9.050,97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2672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0,59 </w:t>
            </w:r>
          </w:p>
        </w:tc>
      </w:tr>
      <w:tr w:rsidR="00AE100B" w:rsidRPr="00AE100B" w14:paraId="4FB23F1C" w14:textId="77777777" w:rsidTr="00AE100B">
        <w:trPr>
          <w:trHeight w:val="315"/>
        </w:trPr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868D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B560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0146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C50D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500 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55D1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.448,02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1C65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,04 </w:t>
            </w:r>
          </w:p>
        </w:tc>
      </w:tr>
    </w:tbl>
    <w:p w14:paraId="77400A3C" w14:textId="77777777" w:rsidR="003621D3" w:rsidRDefault="003621D3" w:rsidP="00AE100B">
      <w:pPr>
        <w:widowControl w:val="0"/>
        <w:autoSpaceDE w:val="0"/>
        <w:autoSpaceDN w:val="0"/>
        <w:adjustRightInd w:val="0"/>
        <w:spacing w:before="24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p w14:paraId="5E168A8F" w14:textId="282981E4" w:rsidR="00AE100B" w:rsidRDefault="00AE100B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Lampiran 2</w:t>
      </w:r>
    </w:p>
    <w:p w14:paraId="5B68D54E" w14:textId="720EA464" w:rsidR="00AE100B" w:rsidRDefault="00AE100B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sz w:val="24"/>
          <w:szCs w:val="24"/>
          <w:lang w:val="en-ID"/>
        </w:rPr>
        <w:tab/>
        <w:t>Data</w:t>
      </w:r>
      <w:r w:rsidR="00DA5C5D">
        <w:rPr>
          <w:rFonts w:ascii="Times New Roman" w:hAnsi="Times New Roman" w:cs="Times New Roman"/>
          <w:sz w:val="24"/>
          <w:szCs w:val="24"/>
          <w:lang w:val="en-ID"/>
        </w:rPr>
        <w:t xml:space="preserve"> Penelitian</w:t>
      </w:r>
      <w:r>
        <w:rPr>
          <w:rFonts w:ascii="Times New Roman" w:hAnsi="Times New Roman" w:cs="Times New Roman"/>
          <w:sz w:val="24"/>
          <w:szCs w:val="24"/>
          <w:lang w:val="en-ID"/>
        </w:rPr>
        <w:t xml:space="preserve"> Komite Audit</w:t>
      </w:r>
    </w:p>
    <w:tbl>
      <w:tblPr>
        <w:tblW w:w="5600" w:type="dxa"/>
        <w:tblInd w:w="93" w:type="dxa"/>
        <w:tblLook w:val="04A0" w:firstRow="1" w:lastRow="0" w:firstColumn="1" w:lastColumn="0" w:noHBand="0" w:noVBand="1"/>
      </w:tblPr>
      <w:tblGrid>
        <w:gridCol w:w="1060"/>
        <w:gridCol w:w="1380"/>
        <w:gridCol w:w="1180"/>
        <w:gridCol w:w="1980"/>
      </w:tblGrid>
      <w:tr w:rsidR="00AE100B" w:rsidRPr="00AE100B" w14:paraId="4847BF91" w14:textId="77777777" w:rsidTr="00AE100B">
        <w:trPr>
          <w:trHeight w:val="315"/>
        </w:trPr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2B93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7500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  Saham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55A4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64CA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 komite Audit</w:t>
            </w:r>
          </w:p>
        </w:tc>
      </w:tr>
      <w:tr w:rsidR="00AE100B" w:rsidRPr="00AE100B" w14:paraId="06D99AA0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D052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B7D1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A9F9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A361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44D8EEA7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0D9B2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7103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7273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92DA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31FE92D3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8631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E752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1F09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71E3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5804384D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5382A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7AD3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BDB9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3D87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AE100B" w:rsidRPr="00AE100B" w14:paraId="12017527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0D17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0A6D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E1D9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1F14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303F5EA2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81C8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B4C3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6FC3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7CDC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509ACE1A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E3DE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A751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B55A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13D55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752CC075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E1AEA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7575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EE11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F62C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5C409964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E03EB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3CAA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1408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5642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2A2311D4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96E04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E5D6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1287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AD32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2B528AD0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FAE4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CF55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BE80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08EC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504D610B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426A8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BAD6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764D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456A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383CC047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90C00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4C9DB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09832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B947F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0586F19D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92C1A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D9FC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7C0A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6B05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00E6B589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FD3E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008E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329B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32A9E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316B6071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EFCD9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6CD8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777F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21E9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AE100B" w:rsidRPr="00AE100B" w14:paraId="58D0C7A8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F98A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F4091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CB9B0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C8BED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AE100B" w:rsidRPr="00AE100B" w14:paraId="42A685D7" w14:textId="77777777" w:rsidTr="00AE100B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85996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1BC5C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412B3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100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E51D7" w14:textId="77777777" w:rsidR="00AE100B" w:rsidRPr="00AE100B" w:rsidRDefault="00AE100B" w:rsidP="00AE100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E100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</w:tbl>
    <w:tbl>
      <w:tblPr>
        <w:tblpPr w:leftFromText="180" w:rightFromText="180" w:vertAnchor="text" w:horzAnchor="margin" w:tblpY="194"/>
        <w:tblW w:w="5600" w:type="dxa"/>
        <w:tblLook w:val="04A0" w:firstRow="1" w:lastRow="0" w:firstColumn="1" w:lastColumn="0" w:noHBand="0" w:noVBand="1"/>
      </w:tblPr>
      <w:tblGrid>
        <w:gridCol w:w="1060"/>
        <w:gridCol w:w="1380"/>
        <w:gridCol w:w="1180"/>
        <w:gridCol w:w="1980"/>
      </w:tblGrid>
      <w:tr w:rsidR="00DA5C5D" w:rsidRPr="00DA5C5D" w14:paraId="27A0E12B" w14:textId="77777777" w:rsidTr="00DA5C5D">
        <w:trPr>
          <w:trHeight w:val="315"/>
        </w:trPr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C022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lastRenderedPageBreak/>
              <w:t>19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A6B6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6355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920E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379EF032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AE38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7484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D636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C21F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409702D3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1793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5198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0963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EF3A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4E0C46C0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428D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07E1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280C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39AF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457A1C02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311D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1042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9473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D531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095E0661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1537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BD4C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F646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BE2F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41771356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76E0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43A7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3A4C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4121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4B9E3CF3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DA44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52AE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C200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5C89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630E505B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5112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05EC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024E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45F0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3AE9095A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D918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55D3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5A0A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218A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4AA23675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18822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5344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3978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8188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660ED967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0FF58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C144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239B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CE01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0447BB30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B743F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67A9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A17B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BF8E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40B40E09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4E60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A2A6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8CB2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6003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1C0208FC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B3BF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97F7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C3CF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CB5A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557FC005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1F774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090F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59B2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E487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2BE0D4CB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66D2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5B21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D855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1B09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655E0832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0493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571D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C004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32A6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1ED6047D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D5AD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249B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39F8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B6C4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32B6DF84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6EC5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51FD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3665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97B9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6111A06B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9A35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D33E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BF35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317B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2E5DCCEF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41A0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6C99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FAFD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9C81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4456CC52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BB79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F736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BE65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FF42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1867A3E9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E9473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CFA1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335A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DED5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325D8271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7F20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D660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F6F0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28B7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3F7B1C65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1E89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4C3E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BF64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372E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52CC6FEE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D35C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5843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CFE6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79A0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2BABEC3B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EED8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C303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34AD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BA45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25AC609E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2527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1D66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AF1F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1E57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01B60DD1" w14:textId="77777777" w:rsidTr="00DA5C5D">
        <w:trPr>
          <w:trHeight w:val="315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3603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E2CF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0C30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774B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</w:tbl>
    <w:p w14:paraId="6FE9BE61" w14:textId="77777777" w:rsidR="00AE100B" w:rsidRDefault="00AE100B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</w:p>
    <w:p w14:paraId="01DE2B02" w14:textId="403CC346" w:rsidR="00DA5C5D" w:rsidRDefault="00DA5C5D" w:rsidP="003621D3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</w:p>
    <w:p w14:paraId="28D5412A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472F736B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786B9080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21319659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697B2126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0E36DDF2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5024D2F8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35D717EF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6CBEA107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3F117E8A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5EF014DD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04F1F11E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4D16FE24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2B46FE23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02974CA8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05460D35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1334491E" w14:textId="77777777" w:rsidR="00DA5C5D" w:rsidRPr="00DA5C5D" w:rsidRDefault="00DA5C5D" w:rsidP="00DA5C5D">
      <w:pPr>
        <w:rPr>
          <w:rFonts w:ascii="Times New Roman" w:hAnsi="Times New Roman" w:cs="Times New Roman"/>
          <w:sz w:val="24"/>
          <w:szCs w:val="24"/>
          <w:lang w:val="en-ID"/>
        </w:rPr>
      </w:pPr>
    </w:p>
    <w:p w14:paraId="2273B2A7" w14:textId="59E54B9C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4C927337" w14:textId="3DD9FF9B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Lampiran 3</w:t>
      </w:r>
    </w:p>
    <w:p w14:paraId="6F2FB340" w14:textId="0F744FA5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ab/>
        <w:t>Data Penelitian Pergantian Auditor</w:t>
      </w:r>
    </w:p>
    <w:tbl>
      <w:tblPr>
        <w:tblW w:w="5520" w:type="dxa"/>
        <w:tblInd w:w="93" w:type="dxa"/>
        <w:tblLook w:val="04A0" w:firstRow="1" w:lastRow="0" w:firstColumn="1" w:lastColumn="0" w:noHBand="0" w:noVBand="1"/>
      </w:tblPr>
      <w:tblGrid>
        <w:gridCol w:w="880"/>
        <w:gridCol w:w="1580"/>
        <w:gridCol w:w="1080"/>
        <w:gridCol w:w="1980"/>
      </w:tblGrid>
      <w:tr w:rsidR="00DA5C5D" w:rsidRPr="00DA5C5D" w14:paraId="05522C2C" w14:textId="77777777" w:rsidTr="00DA5C5D">
        <w:trPr>
          <w:trHeight w:val="315"/>
        </w:trPr>
        <w:tc>
          <w:tcPr>
            <w:tcW w:w="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9507E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C2EF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  Saham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16BC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F984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gantian Auditor</w:t>
            </w:r>
          </w:p>
        </w:tc>
      </w:tr>
      <w:tr w:rsidR="00DA5C5D" w:rsidRPr="00DA5C5D" w14:paraId="49718A0C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54CE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5221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9F88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0AFB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3CFA0927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9B94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62EF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38BF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DA0A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</w:tbl>
    <w:p w14:paraId="1B7D81B6" w14:textId="77777777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5520" w:type="dxa"/>
        <w:tblInd w:w="93" w:type="dxa"/>
        <w:tblLook w:val="04A0" w:firstRow="1" w:lastRow="0" w:firstColumn="1" w:lastColumn="0" w:noHBand="0" w:noVBand="1"/>
      </w:tblPr>
      <w:tblGrid>
        <w:gridCol w:w="880"/>
        <w:gridCol w:w="1580"/>
        <w:gridCol w:w="1080"/>
        <w:gridCol w:w="1980"/>
      </w:tblGrid>
      <w:tr w:rsidR="00DA5C5D" w:rsidRPr="00DA5C5D" w14:paraId="7B21FB12" w14:textId="77777777" w:rsidTr="00DA5C5D">
        <w:trPr>
          <w:trHeight w:val="315"/>
        </w:trPr>
        <w:tc>
          <w:tcPr>
            <w:tcW w:w="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40AC2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lastRenderedPageBreak/>
              <w:t>3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87A4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6EAA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4D6D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4237FF0C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9D80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0589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32B2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AC3D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6E836E71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0576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722A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8442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4B082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118B1CE9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0D57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93B9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F42F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9631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DA5C5D" w:rsidRPr="00DA5C5D" w14:paraId="3A7E551A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E0C8E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8DB0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683F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162F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A5C7D94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93A94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1D2A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BEE1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8FD5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7649C95E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A515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011E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BE92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CE21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42809651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F0C8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FF70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5720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5761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0566DF4B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13773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1785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3332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ED8F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0D60C349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90E60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4C98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4CC2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58311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5361D49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07F5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212C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85FB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E065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0873F622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E3FB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FA3F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28CC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4EA74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83D3B69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637C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623A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1D7F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97F27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73B5489E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1CFAD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0FAA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DAB7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18E92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DA5C5D" w:rsidRPr="00DA5C5D" w14:paraId="00CCCBD3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FD23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0EC7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B57B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09E7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0C5D68D4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409C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83D5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5DEF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7719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5648093B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B3E9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E16A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8DE9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0F8D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3AEA5750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6F93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2C80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1B99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8F2E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DA5C5D" w:rsidRPr="00DA5C5D" w14:paraId="4C728E4D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46D0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7A4F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A35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E48FE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8E92F92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A0EF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C0DC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8E65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9F5D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42200D4E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2AE3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1191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D57C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D833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1D869671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AB3CE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B71E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CC56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D627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17D19916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463D9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5FA8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93F7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3E4E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39DB470E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EA9DA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0215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C97A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26AE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7C96319D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1AD9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D5AF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778C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1CD1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820BA1E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A45B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0D30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B5AD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92B5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DA5C5D" w:rsidRPr="00DA5C5D" w14:paraId="1F8B7FFA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90E10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4772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B9E7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BBF0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FA10F89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961F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08A9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1835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9961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6335A90F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DC04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7396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18EF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675BB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3EB25003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385C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0219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6B40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5D75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641C8596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45A3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66CC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855A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BB50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314303ED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DC69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8C62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5C51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5F84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74845882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A7B2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3992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65A8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6C018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09D2CD42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46EB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7FCC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9552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3AFF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6B36AF6F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922B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6644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1094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D9F5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449B2151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F5259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F094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3242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F040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</w:tbl>
    <w:p w14:paraId="38E5E20F" w14:textId="77777777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0E59FBEB" w14:textId="77777777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5520" w:type="dxa"/>
        <w:tblInd w:w="93" w:type="dxa"/>
        <w:tblLook w:val="04A0" w:firstRow="1" w:lastRow="0" w:firstColumn="1" w:lastColumn="0" w:noHBand="0" w:noVBand="1"/>
      </w:tblPr>
      <w:tblGrid>
        <w:gridCol w:w="880"/>
        <w:gridCol w:w="1580"/>
        <w:gridCol w:w="1080"/>
        <w:gridCol w:w="1980"/>
      </w:tblGrid>
      <w:tr w:rsidR="00DA5C5D" w:rsidRPr="00DA5C5D" w14:paraId="18D82B14" w14:textId="77777777" w:rsidTr="00DA5C5D">
        <w:trPr>
          <w:trHeight w:val="315"/>
        </w:trPr>
        <w:tc>
          <w:tcPr>
            <w:tcW w:w="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C899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lastRenderedPageBreak/>
              <w:t>39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7E59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F830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1C38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CDBAAAC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F967D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1B18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506C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72B02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00C926FF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F434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5D15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DC85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A624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58F6AB12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9B90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B80A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386C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70AC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73961C7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DC5C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84C6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7528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6A3D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01B0C263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68D8D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4CB1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FF04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25D4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699499A7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1E0AC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08B0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34DC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CE11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0CEDEB49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D79B9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80C3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8EA6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53E2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4157A6A9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7FAD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E706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B140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B5C7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A5C5D" w:rsidRPr="00DA5C5D" w14:paraId="2B4E2ED5" w14:textId="77777777" w:rsidTr="00DA5C5D">
        <w:trPr>
          <w:trHeight w:val="315"/>
        </w:trPr>
        <w:tc>
          <w:tcPr>
            <w:tcW w:w="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A1824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FB25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87CB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4F6D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</w:tbl>
    <w:p w14:paraId="2D221188" w14:textId="77777777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716778F8" w14:textId="38CC5BFD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Lampiran 4</w:t>
      </w:r>
    </w:p>
    <w:p w14:paraId="12F1BA7A" w14:textId="10C8AFFE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ab/>
        <w:t>Data Penelitian Audit Tenure</w:t>
      </w:r>
    </w:p>
    <w:p w14:paraId="7E1468A7" w14:textId="18B0B340" w:rsidR="00DA5C5D" w:rsidRDefault="001A0A22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noProof/>
        </w:rPr>
        <w:drawing>
          <wp:inline distT="0" distB="0" distL="0" distR="0" wp14:anchorId="5E231381" wp14:editId="677899C9">
            <wp:extent cx="3705102" cy="5022021"/>
            <wp:effectExtent l="0" t="0" r="0" b="762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2"/>
                    <a:srcRect l="7947" r="10692"/>
                    <a:stretch/>
                  </pic:blipFill>
                  <pic:spPr bwMode="auto">
                    <a:xfrm>
                      <a:off x="0" y="0"/>
                      <a:ext cx="3705102" cy="50220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5544" w:type="dxa"/>
        <w:tblInd w:w="93" w:type="dxa"/>
        <w:tblLook w:val="04A0" w:firstRow="1" w:lastRow="0" w:firstColumn="1" w:lastColumn="0" w:noHBand="0" w:noVBand="1"/>
      </w:tblPr>
      <w:tblGrid>
        <w:gridCol w:w="866"/>
        <w:gridCol w:w="1559"/>
        <w:gridCol w:w="1134"/>
        <w:gridCol w:w="1985"/>
      </w:tblGrid>
      <w:tr w:rsidR="00DA5C5D" w:rsidRPr="00DA5C5D" w14:paraId="5EFE13D7" w14:textId="77777777" w:rsidTr="00134A9C">
        <w:trPr>
          <w:trHeight w:val="315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0545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lastRenderedPageBreak/>
              <w:t>2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FF3A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439E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DE9C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DA5C5D" w:rsidRPr="00DA5C5D" w14:paraId="02BC5705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C00D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8000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51B6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90D9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0326A979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30E8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0C48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0797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6F83F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3B42988D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03B6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3E45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AD89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4A2B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50ABB4B2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325C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E0C6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DB61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F437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DA5C5D" w:rsidRPr="00DA5C5D" w14:paraId="717EF745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FFEA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965B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12DC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4DEA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6D1D99C0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1184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CA87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7CD2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D6F90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5EED5466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04AC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1305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7A1F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C607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13CFFCEE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BBC7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A4B9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3C82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3A07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DA5C5D" w:rsidRPr="00DA5C5D" w14:paraId="3583D37C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6E81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1911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8130B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F783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0E4459E3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51F6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286B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6DB3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4CAC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35B71CC4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91D4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4EF0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2CF4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6109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4D077E04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74F9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60DA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6B4C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2232E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158B631C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A3ED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97A5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783A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33212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5CE7B1A1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5D46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26C3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DD93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93C48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030DC570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662F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FE37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6337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1DB0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26B7C08E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C1E3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1387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EF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F4AE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A33F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  <w:tr w:rsidR="00DA5C5D" w:rsidRPr="00DA5C5D" w14:paraId="7ABE2DF7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2C1C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1DAD8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5769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3952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16A1782B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6686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FDAB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MP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640E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3932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4B897F09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BCF2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6FA96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82A27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5F5F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4F5F0075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B5D99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2B4E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331E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9F1E6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DA5C5D" w:rsidRPr="00DA5C5D" w14:paraId="7E67DFF6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15F9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C406C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06E0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94FD1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4CFFB8DA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7D4CE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BC704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EB8B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525E7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6C56F23F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35C10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F959F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BDD5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80225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DA5C5D" w:rsidRPr="00DA5C5D" w14:paraId="3B26082B" w14:textId="77777777" w:rsidTr="00134A9C">
        <w:trPr>
          <w:trHeight w:val="315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84C8D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DAC32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3AE03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C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79D9A" w14:textId="77777777" w:rsidR="00DA5C5D" w:rsidRPr="00DA5C5D" w:rsidRDefault="00DA5C5D" w:rsidP="00DA5C5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A5C5D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</w:tbl>
    <w:p w14:paraId="780A1515" w14:textId="77777777" w:rsidR="00DA5C5D" w:rsidRDefault="00DA5C5D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3A73F277" w14:textId="77777777" w:rsidR="00033255" w:rsidRDefault="00033255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0D299B05" w14:textId="77777777" w:rsidR="00033255" w:rsidRDefault="00033255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102CD5DA" w14:textId="77777777" w:rsidR="00033255" w:rsidRDefault="00033255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2314C72A" w14:textId="77777777" w:rsidR="00033255" w:rsidRDefault="00033255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6F296E39" w14:textId="77777777" w:rsidR="00033255" w:rsidRDefault="00033255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237663FD" w14:textId="77777777" w:rsidR="00033255" w:rsidRDefault="00033255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0FE6AE50" w14:textId="77777777" w:rsidR="00033255" w:rsidRDefault="00033255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2B722C4D" w14:textId="77777777" w:rsidR="00904253" w:rsidRDefault="00904253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778BC491" w14:textId="79CA5600" w:rsidR="00134A9C" w:rsidRDefault="00134A9C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lastRenderedPageBreak/>
        <w:t>Lampiran 5</w:t>
      </w:r>
    </w:p>
    <w:p w14:paraId="625249F7" w14:textId="2D5228A5" w:rsidR="00134A9C" w:rsidRDefault="00134A9C" w:rsidP="00DA5C5D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ab/>
        <w:t>Hasil Output SPSS</w:t>
      </w:r>
    </w:p>
    <w:p w14:paraId="0B2F4B54" w14:textId="08CEEAE5" w:rsidR="00033255" w:rsidRDefault="00033255" w:rsidP="003245C0">
      <w:pPr>
        <w:pStyle w:val="ListParagraph"/>
        <w:numPr>
          <w:ilvl w:val="0"/>
          <w:numId w:val="37"/>
        </w:num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Hasil Uji Statistik Deskriptif</w:t>
      </w:r>
    </w:p>
    <w:p w14:paraId="507FF320" w14:textId="79C0BE33" w:rsidR="00033255" w:rsidRDefault="00626AB7" w:rsidP="00626AB7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noProof/>
        </w:rPr>
        <w:drawing>
          <wp:inline distT="0" distB="0" distL="0" distR="0" wp14:anchorId="583130D2" wp14:editId="6D60D44A">
            <wp:extent cx="5040630" cy="160463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1604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4D9F30" w14:textId="77777777" w:rsidR="00626AB7" w:rsidRPr="00626AB7" w:rsidRDefault="00626AB7" w:rsidP="00626AB7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0C67B2C1" w14:textId="235EBC1A" w:rsidR="00033255" w:rsidRDefault="00033255" w:rsidP="003245C0">
      <w:pPr>
        <w:pStyle w:val="ListParagraph"/>
        <w:numPr>
          <w:ilvl w:val="0"/>
          <w:numId w:val="37"/>
        </w:num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Hasil Uji Normalitas</w:t>
      </w:r>
    </w:p>
    <w:p w14:paraId="0BDAA8C5" w14:textId="77777777" w:rsidR="00033255" w:rsidRPr="00033255" w:rsidRDefault="00033255" w:rsidP="00033255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365"/>
      </w:tblGrid>
      <w:tr w:rsidR="00033255" w:rsidRPr="00033255" w14:paraId="50FEA6C6" w14:textId="77777777" w:rsidTr="00F94A15">
        <w:trPr>
          <w:cantSplit/>
        </w:trPr>
        <w:tc>
          <w:tcPr>
            <w:tcW w:w="536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E0ED99" w14:textId="77361C3D" w:rsidR="00626AB7" w:rsidRDefault="00626AB7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noProof/>
              </w:rPr>
              <w:drawing>
                <wp:inline distT="0" distB="0" distL="0" distR="0" wp14:anchorId="71E64B7D" wp14:editId="4654AC17">
                  <wp:extent cx="3419475" cy="2876550"/>
                  <wp:effectExtent l="0" t="0" r="9525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4"/>
                          <a:srcRect l="3929" r="6383"/>
                          <a:stretch/>
                        </pic:blipFill>
                        <pic:spPr bwMode="auto">
                          <a:xfrm>
                            <a:off x="0" y="0"/>
                            <a:ext cx="3419475" cy="28765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688BA82F" w14:textId="77777777" w:rsidR="00033255" w:rsidRDefault="00033255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  <w:p w14:paraId="50C00BDC" w14:textId="77777777" w:rsidR="00F94A15" w:rsidRDefault="00F94A15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  <w:p w14:paraId="7293C944" w14:textId="77777777" w:rsidR="00F94A15" w:rsidRDefault="00F94A15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  <w:p w14:paraId="2A9D2772" w14:textId="77777777" w:rsidR="00F94A15" w:rsidRDefault="00F94A15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  <w:p w14:paraId="69FF0FE9" w14:textId="77777777" w:rsidR="00F94A15" w:rsidRDefault="00F94A15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  <w:p w14:paraId="79125321" w14:textId="77777777" w:rsidR="00F94A15" w:rsidRDefault="00F94A15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  <w:p w14:paraId="4F0C11FF" w14:textId="77777777" w:rsidR="00F94A15" w:rsidRDefault="00F94A15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</w:p>
          <w:p w14:paraId="5E89368D" w14:textId="395AB983" w:rsidR="00F94A15" w:rsidRPr="00033255" w:rsidRDefault="00F94A15" w:rsidP="000332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</w:tbl>
    <w:p w14:paraId="5B9A7DD0" w14:textId="398099C1" w:rsidR="00033255" w:rsidRDefault="00033255" w:rsidP="003245C0">
      <w:pPr>
        <w:pStyle w:val="ListParagraph"/>
        <w:numPr>
          <w:ilvl w:val="0"/>
          <w:numId w:val="37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Hasil Uji Multikolonieritas</w:t>
      </w:r>
    </w:p>
    <w:p w14:paraId="3358476F" w14:textId="77777777" w:rsidR="00F94A15" w:rsidRDefault="00F94A15" w:rsidP="00F94A1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D1B4AF7" w14:textId="33650855" w:rsidR="00F94A15" w:rsidRPr="00F94A15" w:rsidRDefault="00F94A15" w:rsidP="00F94A1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5FD792C" wp14:editId="281E7416">
            <wp:extent cx="3333750" cy="18097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333750" cy="1809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B8D16B" w14:textId="77777777" w:rsidR="00033255" w:rsidRDefault="00033255" w:rsidP="0003325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54451BF8" w14:textId="3E2ED8B8" w:rsidR="00033255" w:rsidRDefault="00033255" w:rsidP="003245C0">
      <w:pPr>
        <w:pStyle w:val="ListParagraph"/>
        <w:numPr>
          <w:ilvl w:val="0"/>
          <w:numId w:val="37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Uji Heteroskedastisitas</w:t>
      </w:r>
    </w:p>
    <w:p w14:paraId="6186E3B9" w14:textId="77777777" w:rsidR="00F94A15" w:rsidRDefault="00F94A15" w:rsidP="00F94A1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5CB94630" w14:textId="5A717C47" w:rsidR="00F94A15" w:rsidRPr="00F94A15" w:rsidRDefault="00F94A15" w:rsidP="00F94A1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EB98ECD" wp14:editId="2822D595">
            <wp:extent cx="5267325" cy="1729962"/>
            <wp:effectExtent l="0" t="0" r="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69316" cy="1730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3CF159" w14:textId="77777777" w:rsidR="00033255" w:rsidRPr="00033255" w:rsidRDefault="00033255" w:rsidP="0003325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7C142E2D" w14:textId="77777777" w:rsidR="00033255" w:rsidRDefault="00033255" w:rsidP="0003325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B03A965" w14:textId="5D50E3CE" w:rsidR="00033255" w:rsidRDefault="00033255" w:rsidP="003245C0">
      <w:pPr>
        <w:pStyle w:val="ListParagraph"/>
        <w:numPr>
          <w:ilvl w:val="0"/>
          <w:numId w:val="37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uji Autokorelasi</w:t>
      </w:r>
    </w:p>
    <w:p w14:paraId="0E2AD49B" w14:textId="77777777" w:rsidR="00F94A15" w:rsidRDefault="00F94A15" w:rsidP="00F94A1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253B9B3" w14:textId="77777777" w:rsidR="00F94A15" w:rsidRPr="00F94A15" w:rsidRDefault="00F94A15" w:rsidP="00F94A15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1689F39" w14:textId="4F47F633" w:rsidR="00033255" w:rsidRPr="00F94A15" w:rsidRDefault="00F94A15" w:rsidP="00F94A1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6BCDDCB" wp14:editId="6695715C">
            <wp:extent cx="4238625" cy="1333500"/>
            <wp:effectExtent l="0" t="0" r="952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238625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6881B4" w14:textId="4107EB9B" w:rsidR="00F94A15" w:rsidRPr="00033255" w:rsidRDefault="00F94A15" w:rsidP="006F1CA7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69E4216" w14:textId="77777777" w:rsidR="006F1CA7" w:rsidRDefault="006F1CA7" w:rsidP="00033255">
      <w:pPr>
        <w:tabs>
          <w:tab w:val="left" w:pos="1080"/>
        </w:tabs>
        <w:rPr>
          <w:rFonts w:ascii="Times New Roman" w:hAnsi="Times New Roman" w:cs="Times New Roman"/>
          <w:sz w:val="24"/>
          <w:szCs w:val="24"/>
        </w:rPr>
      </w:pPr>
    </w:p>
    <w:p w14:paraId="67E68281" w14:textId="77777777" w:rsidR="00F94A15" w:rsidRDefault="00F94A15" w:rsidP="00033255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p w14:paraId="0A46188B" w14:textId="5C07E2B3" w:rsidR="006F1CA7" w:rsidRDefault="006F1CA7" w:rsidP="003245C0">
      <w:pPr>
        <w:pStyle w:val="ListParagraph"/>
        <w:numPr>
          <w:ilvl w:val="0"/>
          <w:numId w:val="37"/>
        </w:num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lastRenderedPageBreak/>
        <w:t>Hasil Analisis Regresi Linier Berganda</w:t>
      </w:r>
    </w:p>
    <w:p w14:paraId="2C00224D" w14:textId="67E43DEE" w:rsidR="006F1CA7" w:rsidRPr="00F94A15" w:rsidRDefault="00F94A15" w:rsidP="00F94A15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noProof/>
        </w:rPr>
        <w:drawing>
          <wp:inline distT="0" distB="0" distL="0" distR="0" wp14:anchorId="72488831" wp14:editId="639DB330">
            <wp:extent cx="4714875" cy="208597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714875" cy="2085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960E4" w14:textId="7BFD5ABC" w:rsidR="006F1CA7" w:rsidRDefault="006F1CA7" w:rsidP="003245C0">
      <w:pPr>
        <w:pStyle w:val="ListParagraph"/>
        <w:numPr>
          <w:ilvl w:val="0"/>
          <w:numId w:val="37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sil Uji F</w:t>
      </w:r>
    </w:p>
    <w:p w14:paraId="459BE269" w14:textId="77777777" w:rsidR="00F94A15" w:rsidRPr="006F1CA7" w:rsidRDefault="00F94A15" w:rsidP="00F94A1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A72F82A" w14:textId="637B988E" w:rsidR="006F1CA7" w:rsidRPr="006F1CA7" w:rsidRDefault="00F94A15" w:rsidP="006F1CA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7986079" wp14:editId="21B55C1F">
            <wp:extent cx="5040630" cy="1537346"/>
            <wp:effectExtent l="0" t="0" r="7620" b="571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1537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66BD08" w14:textId="77777777" w:rsidR="006F1CA7" w:rsidRPr="006F1CA7" w:rsidRDefault="006F1CA7" w:rsidP="006F1CA7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BA182F3" w14:textId="0EB9965D" w:rsidR="006F1CA7" w:rsidRDefault="006F1CA7" w:rsidP="003245C0">
      <w:pPr>
        <w:pStyle w:val="ListParagraph"/>
        <w:numPr>
          <w:ilvl w:val="0"/>
          <w:numId w:val="37"/>
        </w:num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Hasil Uji t</w:t>
      </w:r>
    </w:p>
    <w:p w14:paraId="0849A51F" w14:textId="43E38C85" w:rsidR="00F94A15" w:rsidRPr="00F94A15" w:rsidRDefault="00F94A15" w:rsidP="00F94A15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noProof/>
        </w:rPr>
        <w:drawing>
          <wp:inline distT="0" distB="0" distL="0" distR="0" wp14:anchorId="0B929147" wp14:editId="3B31719D">
            <wp:extent cx="5040630" cy="1656515"/>
            <wp:effectExtent l="0" t="0" r="762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1656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A53E73" w14:textId="77777777" w:rsidR="006F1CA7" w:rsidRPr="006F1CA7" w:rsidRDefault="006F1CA7" w:rsidP="006F1CA7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22BEA5CC" w14:textId="77777777" w:rsidR="006F1CA7" w:rsidRPr="006F1CA7" w:rsidRDefault="006F1CA7" w:rsidP="006F1CA7">
      <w:pPr>
        <w:tabs>
          <w:tab w:val="left" w:pos="1080"/>
        </w:tabs>
        <w:rPr>
          <w:rFonts w:ascii="Times New Roman" w:hAnsi="Times New Roman" w:cs="Times New Roman"/>
          <w:sz w:val="24"/>
          <w:szCs w:val="24"/>
          <w:lang w:val="en-ID"/>
        </w:rPr>
      </w:pPr>
    </w:p>
    <w:sectPr w:rsidR="006F1CA7" w:rsidRPr="006F1CA7" w:rsidSect="0005529D">
      <w:pgSz w:w="11907" w:h="16840" w:code="9"/>
      <w:pgMar w:top="2268" w:right="1701" w:bottom="1701" w:left="2268" w:header="990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103E99" w14:textId="77777777" w:rsidR="00483556" w:rsidRDefault="00483556" w:rsidP="00872995">
      <w:pPr>
        <w:spacing w:after="0" w:line="240" w:lineRule="auto"/>
      </w:pPr>
      <w:r>
        <w:separator/>
      </w:r>
    </w:p>
  </w:endnote>
  <w:endnote w:type="continuationSeparator" w:id="0">
    <w:p w14:paraId="0A29EE87" w14:textId="77777777" w:rsidR="00483556" w:rsidRDefault="00483556" w:rsidP="008729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C5AE1EE" w14:textId="6940E3AA" w:rsidR="00483556" w:rsidRPr="00F3422B" w:rsidRDefault="00483556" w:rsidP="008D20BA">
    <w:pPr>
      <w:pStyle w:val="Footer"/>
      <w:tabs>
        <w:tab w:val="left" w:pos="3045"/>
      </w:tabs>
      <w:rPr>
        <w:rFonts w:ascii="Times" w:hAnsi="Times"/>
        <w:sz w:val="24"/>
        <w:szCs w:val="24"/>
      </w:rPr>
    </w:pPr>
    <w:r>
      <w:rPr>
        <w:rFonts w:ascii="Times" w:hAnsi="Times"/>
        <w:sz w:val="24"/>
        <w:szCs w:val="24"/>
      </w:rPr>
      <w:tab/>
    </w:r>
  </w:p>
  <w:p w14:paraId="259A4652" w14:textId="77777777" w:rsidR="00483556" w:rsidRPr="00F3422B" w:rsidRDefault="00483556">
    <w:pPr>
      <w:pStyle w:val="Footer"/>
      <w:rPr>
        <w:rFonts w:ascii="Times" w:hAnsi="Times"/>
        <w:sz w:val="24"/>
        <w:szCs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071380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6CB243" w14:textId="77777777" w:rsidR="00483556" w:rsidRDefault="004835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602A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6FF6797" w14:textId="77777777" w:rsidR="00483556" w:rsidRDefault="0048355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E1C7428" w14:textId="77777777" w:rsidR="00483556" w:rsidRDefault="00483556" w:rsidP="00872995">
      <w:pPr>
        <w:spacing w:after="0" w:line="240" w:lineRule="auto"/>
      </w:pPr>
      <w:r>
        <w:separator/>
      </w:r>
    </w:p>
  </w:footnote>
  <w:footnote w:type="continuationSeparator" w:id="0">
    <w:p w14:paraId="7DF34635" w14:textId="77777777" w:rsidR="00483556" w:rsidRDefault="00483556" w:rsidP="0087299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" w:hAnsi="Times"/>
        <w:sz w:val="24"/>
        <w:szCs w:val="24"/>
      </w:rPr>
      <w:id w:val="-120447316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3F7A482" w14:textId="77777777" w:rsidR="00483556" w:rsidRPr="00334108" w:rsidRDefault="00483556">
        <w:pPr>
          <w:pStyle w:val="Header"/>
          <w:jc w:val="right"/>
          <w:rPr>
            <w:rFonts w:ascii="Times" w:hAnsi="Times"/>
            <w:sz w:val="24"/>
            <w:szCs w:val="24"/>
          </w:rPr>
        </w:pPr>
        <w:r w:rsidRPr="00334108">
          <w:rPr>
            <w:rFonts w:ascii="Times" w:hAnsi="Times"/>
            <w:sz w:val="24"/>
            <w:szCs w:val="24"/>
          </w:rPr>
          <w:fldChar w:fldCharType="begin"/>
        </w:r>
        <w:r w:rsidRPr="00334108">
          <w:rPr>
            <w:rFonts w:ascii="Times" w:hAnsi="Times"/>
            <w:sz w:val="24"/>
            <w:szCs w:val="24"/>
          </w:rPr>
          <w:instrText xml:space="preserve"> PAGE   \* MERGEFORMAT </w:instrText>
        </w:r>
        <w:r w:rsidRPr="00334108">
          <w:rPr>
            <w:rFonts w:ascii="Times" w:hAnsi="Times"/>
            <w:sz w:val="24"/>
            <w:szCs w:val="24"/>
          </w:rPr>
          <w:fldChar w:fldCharType="separate"/>
        </w:r>
        <w:r w:rsidR="00B602AA">
          <w:rPr>
            <w:rFonts w:ascii="Times" w:hAnsi="Times"/>
            <w:noProof/>
            <w:sz w:val="24"/>
            <w:szCs w:val="24"/>
          </w:rPr>
          <w:t>14</w:t>
        </w:r>
        <w:r w:rsidRPr="00334108">
          <w:rPr>
            <w:rFonts w:ascii="Times" w:hAnsi="Times"/>
            <w:noProof/>
            <w:sz w:val="24"/>
            <w:szCs w:val="24"/>
          </w:rPr>
          <w:fldChar w:fldCharType="end"/>
        </w:r>
      </w:p>
    </w:sdtContent>
  </w:sdt>
  <w:p w14:paraId="2E6F0385" w14:textId="77777777" w:rsidR="00483556" w:rsidRPr="00334108" w:rsidRDefault="00483556">
    <w:pPr>
      <w:pStyle w:val="Header"/>
      <w:rPr>
        <w:rFonts w:ascii="Times" w:hAnsi="Times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6D6F04"/>
    <w:multiLevelType w:val="hybridMultilevel"/>
    <w:tmpl w:val="BC940FE6"/>
    <w:lvl w:ilvl="0" w:tplc="6074C470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1716F73"/>
    <w:multiLevelType w:val="hybridMultilevel"/>
    <w:tmpl w:val="3CC847F2"/>
    <w:lvl w:ilvl="0" w:tplc="2606234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2104E4E"/>
    <w:multiLevelType w:val="hybridMultilevel"/>
    <w:tmpl w:val="78721A82"/>
    <w:lvl w:ilvl="0" w:tplc="33DE5244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95D5D12"/>
    <w:multiLevelType w:val="hybridMultilevel"/>
    <w:tmpl w:val="6DC69DB2"/>
    <w:lvl w:ilvl="0" w:tplc="CBE0FE4C">
      <w:start w:val="1"/>
      <w:numFmt w:val="lowerLetter"/>
      <w:lvlText w:val="%1."/>
      <w:lvlJc w:val="left"/>
      <w:pPr>
        <w:ind w:left="21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20" w:hanging="360"/>
      </w:pPr>
    </w:lvl>
    <w:lvl w:ilvl="2" w:tplc="0409001B" w:tentative="1">
      <w:start w:val="1"/>
      <w:numFmt w:val="lowerRoman"/>
      <w:lvlText w:val="%3."/>
      <w:lvlJc w:val="right"/>
      <w:pPr>
        <w:ind w:left="3540" w:hanging="180"/>
      </w:pPr>
    </w:lvl>
    <w:lvl w:ilvl="3" w:tplc="0409000F" w:tentative="1">
      <w:start w:val="1"/>
      <w:numFmt w:val="decimal"/>
      <w:lvlText w:val="%4."/>
      <w:lvlJc w:val="left"/>
      <w:pPr>
        <w:ind w:left="4260" w:hanging="360"/>
      </w:pPr>
    </w:lvl>
    <w:lvl w:ilvl="4" w:tplc="04090019" w:tentative="1">
      <w:start w:val="1"/>
      <w:numFmt w:val="lowerLetter"/>
      <w:lvlText w:val="%5."/>
      <w:lvlJc w:val="left"/>
      <w:pPr>
        <w:ind w:left="4980" w:hanging="360"/>
      </w:pPr>
    </w:lvl>
    <w:lvl w:ilvl="5" w:tplc="0409001B" w:tentative="1">
      <w:start w:val="1"/>
      <w:numFmt w:val="lowerRoman"/>
      <w:lvlText w:val="%6."/>
      <w:lvlJc w:val="right"/>
      <w:pPr>
        <w:ind w:left="5700" w:hanging="180"/>
      </w:pPr>
    </w:lvl>
    <w:lvl w:ilvl="6" w:tplc="0409000F" w:tentative="1">
      <w:start w:val="1"/>
      <w:numFmt w:val="decimal"/>
      <w:lvlText w:val="%7."/>
      <w:lvlJc w:val="left"/>
      <w:pPr>
        <w:ind w:left="6420" w:hanging="360"/>
      </w:pPr>
    </w:lvl>
    <w:lvl w:ilvl="7" w:tplc="04090019" w:tentative="1">
      <w:start w:val="1"/>
      <w:numFmt w:val="lowerLetter"/>
      <w:lvlText w:val="%8."/>
      <w:lvlJc w:val="left"/>
      <w:pPr>
        <w:ind w:left="7140" w:hanging="360"/>
      </w:pPr>
    </w:lvl>
    <w:lvl w:ilvl="8" w:tplc="0409001B" w:tentative="1">
      <w:start w:val="1"/>
      <w:numFmt w:val="lowerRoman"/>
      <w:lvlText w:val="%9."/>
      <w:lvlJc w:val="right"/>
      <w:pPr>
        <w:ind w:left="7860" w:hanging="180"/>
      </w:pPr>
    </w:lvl>
  </w:abstractNum>
  <w:abstractNum w:abstractNumId="4">
    <w:nsid w:val="0CE73530"/>
    <w:multiLevelType w:val="hybridMultilevel"/>
    <w:tmpl w:val="97F06C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5144B48"/>
    <w:multiLevelType w:val="hybridMultilevel"/>
    <w:tmpl w:val="8A3CC766"/>
    <w:lvl w:ilvl="0" w:tplc="363615B2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177927BC"/>
    <w:multiLevelType w:val="hybridMultilevel"/>
    <w:tmpl w:val="1E7032F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7FA1746"/>
    <w:multiLevelType w:val="hybridMultilevel"/>
    <w:tmpl w:val="DECCECB6"/>
    <w:lvl w:ilvl="0" w:tplc="D3ACF83C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">
    <w:nsid w:val="1AF96A99"/>
    <w:multiLevelType w:val="hybridMultilevel"/>
    <w:tmpl w:val="CC50CE2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E264DCB"/>
    <w:multiLevelType w:val="hybridMultilevel"/>
    <w:tmpl w:val="98CAFCCA"/>
    <w:lvl w:ilvl="0" w:tplc="66C64C7C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Bidi" w:hint="default"/>
        <w:color w:val="000000" w:themeColor="text1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F650F6E"/>
    <w:multiLevelType w:val="hybridMultilevel"/>
    <w:tmpl w:val="E7507EC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F7201EC"/>
    <w:multiLevelType w:val="hybridMultilevel"/>
    <w:tmpl w:val="6C82258C"/>
    <w:lvl w:ilvl="0" w:tplc="B9CA15B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21335AF2"/>
    <w:multiLevelType w:val="hybridMultilevel"/>
    <w:tmpl w:val="D548B760"/>
    <w:lvl w:ilvl="0" w:tplc="F7D2D08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21BE3A94"/>
    <w:multiLevelType w:val="hybridMultilevel"/>
    <w:tmpl w:val="4F72235E"/>
    <w:lvl w:ilvl="0" w:tplc="E60035D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2428534B"/>
    <w:multiLevelType w:val="hybridMultilevel"/>
    <w:tmpl w:val="9C584650"/>
    <w:lvl w:ilvl="0" w:tplc="D6BEB43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A012CEC"/>
    <w:multiLevelType w:val="hybridMultilevel"/>
    <w:tmpl w:val="918C184C"/>
    <w:lvl w:ilvl="0" w:tplc="C19293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92BCC416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2D990F48"/>
    <w:multiLevelType w:val="hybridMultilevel"/>
    <w:tmpl w:val="957066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F2D1EF9"/>
    <w:multiLevelType w:val="hybridMultilevel"/>
    <w:tmpl w:val="D250F8BC"/>
    <w:lvl w:ilvl="0" w:tplc="E454F51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8FF4E83"/>
    <w:multiLevelType w:val="hybridMultilevel"/>
    <w:tmpl w:val="45F6816C"/>
    <w:lvl w:ilvl="0" w:tplc="D4B2575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3919269C"/>
    <w:multiLevelType w:val="hybridMultilevel"/>
    <w:tmpl w:val="68C261D4"/>
    <w:lvl w:ilvl="0" w:tplc="8DB25BEE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39C32969"/>
    <w:multiLevelType w:val="hybridMultilevel"/>
    <w:tmpl w:val="A20E99C8"/>
    <w:lvl w:ilvl="0" w:tplc="14F8C9E4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3BD35A48"/>
    <w:multiLevelType w:val="hybridMultilevel"/>
    <w:tmpl w:val="C83054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BE92560"/>
    <w:multiLevelType w:val="hybridMultilevel"/>
    <w:tmpl w:val="32240E5A"/>
    <w:lvl w:ilvl="0" w:tplc="06D09FBA">
      <w:start w:val="1"/>
      <w:numFmt w:val="lowerLetter"/>
      <w:lvlText w:val="%1)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3">
    <w:nsid w:val="3E440657"/>
    <w:multiLevelType w:val="hybridMultilevel"/>
    <w:tmpl w:val="897AB212"/>
    <w:lvl w:ilvl="0" w:tplc="20C8EC58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4">
    <w:nsid w:val="3FBB24FF"/>
    <w:multiLevelType w:val="hybridMultilevel"/>
    <w:tmpl w:val="D034EC0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1383D0E"/>
    <w:multiLevelType w:val="hybridMultilevel"/>
    <w:tmpl w:val="7BA4E91C"/>
    <w:lvl w:ilvl="0" w:tplc="61D21E34">
      <w:start w:val="1"/>
      <w:numFmt w:val="lowerLetter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423C2A8C"/>
    <w:multiLevelType w:val="hybridMultilevel"/>
    <w:tmpl w:val="82D4993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31700B5"/>
    <w:multiLevelType w:val="hybridMultilevel"/>
    <w:tmpl w:val="B7000E8A"/>
    <w:lvl w:ilvl="0" w:tplc="7A3847E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>
    <w:nsid w:val="43B667B6"/>
    <w:multiLevelType w:val="hybridMultilevel"/>
    <w:tmpl w:val="E4065C02"/>
    <w:lvl w:ilvl="0" w:tplc="31201B8A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476F33EA"/>
    <w:multiLevelType w:val="hybridMultilevel"/>
    <w:tmpl w:val="8F7AA9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C5063C2"/>
    <w:multiLevelType w:val="hybridMultilevel"/>
    <w:tmpl w:val="88EC35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D1E3732"/>
    <w:multiLevelType w:val="hybridMultilevel"/>
    <w:tmpl w:val="692665BA"/>
    <w:lvl w:ilvl="0" w:tplc="14FC51A0">
      <w:start w:val="1"/>
      <w:numFmt w:val="decimal"/>
      <w:lvlText w:val="%1."/>
      <w:lvlJc w:val="left"/>
      <w:pPr>
        <w:ind w:left="18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4E263DD8"/>
    <w:multiLevelType w:val="hybridMultilevel"/>
    <w:tmpl w:val="C7F22C94"/>
    <w:lvl w:ilvl="0" w:tplc="BD2E447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4E98562E"/>
    <w:multiLevelType w:val="hybridMultilevel"/>
    <w:tmpl w:val="417A53E0"/>
    <w:lvl w:ilvl="0" w:tplc="878C7CD4">
      <w:start w:val="1"/>
      <w:numFmt w:val="decimal"/>
      <w:lvlText w:val="%1."/>
      <w:lvlJc w:val="left"/>
      <w:pPr>
        <w:ind w:left="127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96" w:hanging="360"/>
      </w:pPr>
    </w:lvl>
    <w:lvl w:ilvl="2" w:tplc="0409001B" w:tentative="1">
      <w:start w:val="1"/>
      <w:numFmt w:val="lowerRoman"/>
      <w:lvlText w:val="%3."/>
      <w:lvlJc w:val="right"/>
      <w:pPr>
        <w:ind w:left="2716" w:hanging="180"/>
      </w:pPr>
    </w:lvl>
    <w:lvl w:ilvl="3" w:tplc="0409000F" w:tentative="1">
      <w:start w:val="1"/>
      <w:numFmt w:val="decimal"/>
      <w:lvlText w:val="%4."/>
      <w:lvlJc w:val="left"/>
      <w:pPr>
        <w:ind w:left="3436" w:hanging="360"/>
      </w:pPr>
    </w:lvl>
    <w:lvl w:ilvl="4" w:tplc="04090019" w:tentative="1">
      <w:start w:val="1"/>
      <w:numFmt w:val="lowerLetter"/>
      <w:lvlText w:val="%5."/>
      <w:lvlJc w:val="left"/>
      <w:pPr>
        <w:ind w:left="4156" w:hanging="360"/>
      </w:pPr>
    </w:lvl>
    <w:lvl w:ilvl="5" w:tplc="0409001B" w:tentative="1">
      <w:start w:val="1"/>
      <w:numFmt w:val="lowerRoman"/>
      <w:lvlText w:val="%6."/>
      <w:lvlJc w:val="right"/>
      <w:pPr>
        <w:ind w:left="4876" w:hanging="180"/>
      </w:pPr>
    </w:lvl>
    <w:lvl w:ilvl="6" w:tplc="0409000F" w:tentative="1">
      <w:start w:val="1"/>
      <w:numFmt w:val="decimal"/>
      <w:lvlText w:val="%7."/>
      <w:lvlJc w:val="left"/>
      <w:pPr>
        <w:ind w:left="5596" w:hanging="360"/>
      </w:pPr>
    </w:lvl>
    <w:lvl w:ilvl="7" w:tplc="04090019" w:tentative="1">
      <w:start w:val="1"/>
      <w:numFmt w:val="lowerLetter"/>
      <w:lvlText w:val="%8."/>
      <w:lvlJc w:val="left"/>
      <w:pPr>
        <w:ind w:left="6316" w:hanging="360"/>
      </w:pPr>
    </w:lvl>
    <w:lvl w:ilvl="8" w:tplc="0409001B" w:tentative="1">
      <w:start w:val="1"/>
      <w:numFmt w:val="lowerRoman"/>
      <w:lvlText w:val="%9."/>
      <w:lvlJc w:val="right"/>
      <w:pPr>
        <w:ind w:left="7036" w:hanging="180"/>
      </w:pPr>
    </w:lvl>
  </w:abstractNum>
  <w:abstractNum w:abstractNumId="34">
    <w:nsid w:val="526A6DAB"/>
    <w:multiLevelType w:val="hybridMultilevel"/>
    <w:tmpl w:val="4900D122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7EB09FA"/>
    <w:multiLevelType w:val="hybridMultilevel"/>
    <w:tmpl w:val="F29CED28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6">
    <w:nsid w:val="585D3429"/>
    <w:multiLevelType w:val="hybridMultilevel"/>
    <w:tmpl w:val="C10EC46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A9F5AE0"/>
    <w:multiLevelType w:val="hybridMultilevel"/>
    <w:tmpl w:val="4B16EA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5B2852DC"/>
    <w:multiLevelType w:val="hybridMultilevel"/>
    <w:tmpl w:val="16401A1A"/>
    <w:lvl w:ilvl="0" w:tplc="96F4B5E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5F296A17"/>
    <w:multiLevelType w:val="hybridMultilevel"/>
    <w:tmpl w:val="80002314"/>
    <w:lvl w:ilvl="0" w:tplc="69846158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2162E11"/>
    <w:multiLevelType w:val="hybridMultilevel"/>
    <w:tmpl w:val="0BC28C90"/>
    <w:lvl w:ilvl="0" w:tplc="6DEA47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6BEF09AB"/>
    <w:multiLevelType w:val="hybridMultilevel"/>
    <w:tmpl w:val="0278F914"/>
    <w:lvl w:ilvl="0" w:tplc="FCC8115C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F393E73"/>
    <w:multiLevelType w:val="hybridMultilevel"/>
    <w:tmpl w:val="1BB42450"/>
    <w:lvl w:ilvl="0" w:tplc="68C2755C">
      <w:start w:val="1"/>
      <w:numFmt w:val="lowerLetter"/>
      <w:lvlText w:val="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>
    <w:nsid w:val="6F4F792A"/>
    <w:multiLevelType w:val="hybridMultilevel"/>
    <w:tmpl w:val="A08EFAD6"/>
    <w:lvl w:ilvl="0" w:tplc="9DCABC4A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2882D8F"/>
    <w:multiLevelType w:val="hybridMultilevel"/>
    <w:tmpl w:val="75560A00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>
    <w:nsid w:val="74221398"/>
    <w:multiLevelType w:val="hybridMultilevel"/>
    <w:tmpl w:val="F1E0AB48"/>
    <w:lvl w:ilvl="0" w:tplc="E69ECB8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6">
    <w:nsid w:val="755B00CC"/>
    <w:multiLevelType w:val="hybridMultilevel"/>
    <w:tmpl w:val="B5A868F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60E5AFB"/>
    <w:multiLevelType w:val="hybridMultilevel"/>
    <w:tmpl w:val="44DE8BF0"/>
    <w:lvl w:ilvl="0" w:tplc="34CAA7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>
    <w:nsid w:val="782B59BB"/>
    <w:multiLevelType w:val="hybridMultilevel"/>
    <w:tmpl w:val="4836B4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8424C24"/>
    <w:multiLevelType w:val="hybridMultilevel"/>
    <w:tmpl w:val="34700EE4"/>
    <w:lvl w:ilvl="0" w:tplc="AAB4278C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8"/>
  </w:num>
  <w:num w:numId="2">
    <w:abstractNumId w:val="20"/>
  </w:num>
  <w:num w:numId="3">
    <w:abstractNumId w:val="32"/>
  </w:num>
  <w:num w:numId="4">
    <w:abstractNumId w:val="2"/>
  </w:num>
  <w:num w:numId="5">
    <w:abstractNumId w:val="38"/>
  </w:num>
  <w:num w:numId="6">
    <w:abstractNumId w:val="16"/>
  </w:num>
  <w:num w:numId="7">
    <w:abstractNumId w:val="31"/>
  </w:num>
  <w:num w:numId="8">
    <w:abstractNumId w:val="25"/>
  </w:num>
  <w:num w:numId="9">
    <w:abstractNumId w:val="45"/>
  </w:num>
  <w:num w:numId="10">
    <w:abstractNumId w:val="3"/>
  </w:num>
  <w:num w:numId="11">
    <w:abstractNumId w:val="23"/>
  </w:num>
  <w:num w:numId="12">
    <w:abstractNumId w:val="30"/>
  </w:num>
  <w:num w:numId="13">
    <w:abstractNumId w:val="22"/>
  </w:num>
  <w:num w:numId="14">
    <w:abstractNumId w:val="7"/>
  </w:num>
  <w:num w:numId="15">
    <w:abstractNumId w:val="42"/>
  </w:num>
  <w:num w:numId="16">
    <w:abstractNumId w:val="34"/>
  </w:num>
  <w:num w:numId="17">
    <w:abstractNumId w:val="8"/>
  </w:num>
  <w:num w:numId="18">
    <w:abstractNumId w:val="10"/>
  </w:num>
  <w:num w:numId="19">
    <w:abstractNumId w:val="24"/>
  </w:num>
  <w:num w:numId="20">
    <w:abstractNumId w:val="41"/>
  </w:num>
  <w:num w:numId="21">
    <w:abstractNumId w:val="36"/>
  </w:num>
  <w:num w:numId="22">
    <w:abstractNumId w:val="46"/>
  </w:num>
  <w:num w:numId="23">
    <w:abstractNumId w:val="13"/>
  </w:num>
  <w:num w:numId="24">
    <w:abstractNumId w:val="35"/>
  </w:num>
  <w:num w:numId="25">
    <w:abstractNumId w:val="14"/>
  </w:num>
  <w:num w:numId="26">
    <w:abstractNumId w:val="39"/>
  </w:num>
  <w:num w:numId="27">
    <w:abstractNumId w:val="49"/>
  </w:num>
  <w:num w:numId="28">
    <w:abstractNumId w:val="5"/>
  </w:num>
  <w:num w:numId="29">
    <w:abstractNumId w:val="0"/>
  </w:num>
  <w:num w:numId="30">
    <w:abstractNumId w:val="44"/>
  </w:num>
  <w:num w:numId="31">
    <w:abstractNumId w:val="43"/>
  </w:num>
  <w:num w:numId="32">
    <w:abstractNumId w:val="29"/>
  </w:num>
  <w:num w:numId="33">
    <w:abstractNumId w:val="4"/>
  </w:num>
  <w:num w:numId="34">
    <w:abstractNumId w:val="15"/>
  </w:num>
  <w:num w:numId="35">
    <w:abstractNumId w:val="19"/>
  </w:num>
  <w:num w:numId="36">
    <w:abstractNumId w:val="17"/>
  </w:num>
  <w:num w:numId="37">
    <w:abstractNumId w:val="37"/>
  </w:num>
  <w:num w:numId="38">
    <w:abstractNumId w:val="21"/>
  </w:num>
  <w:num w:numId="39">
    <w:abstractNumId w:val="9"/>
  </w:num>
  <w:num w:numId="40">
    <w:abstractNumId w:val="18"/>
  </w:num>
  <w:num w:numId="41">
    <w:abstractNumId w:val="26"/>
  </w:num>
  <w:num w:numId="42">
    <w:abstractNumId w:val="6"/>
  </w:num>
  <w:num w:numId="43">
    <w:abstractNumId w:val="27"/>
  </w:num>
  <w:num w:numId="44">
    <w:abstractNumId w:val="12"/>
  </w:num>
  <w:num w:numId="45">
    <w:abstractNumId w:val="40"/>
  </w:num>
  <w:num w:numId="46">
    <w:abstractNumId w:val="47"/>
  </w:num>
  <w:num w:numId="47">
    <w:abstractNumId w:val="1"/>
  </w:num>
  <w:num w:numId="48">
    <w:abstractNumId w:val="33"/>
  </w:num>
  <w:num w:numId="49">
    <w:abstractNumId w:val="48"/>
  </w:num>
  <w:num w:numId="50">
    <w:abstractNumId w:val="11"/>
  </w:num>
  <w:numIdMacAtCleanup w:val="4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20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111D"/>
    <w:rsid w:val="00001603"/>
    <w:rsid w:val="00001BD1"/>
    <w:rsid w:val="00003547"/>
    <w:rsid w:val="00005A15"/>
    <w:rsid w:val="00006DE8"/>
    <w:rsid w:val="0001608D"/>
    <w:rsid w:val="000175EF"/>
    <w:rsid w:val="000237AD"/>
    <w:rsid w:val="0003274D"/>
    <w:rsid w:val="00033255"/>
    <w:rsid w:val="00036F28"/>
    <w:rsid w:val="000373A8"/>
    <w:rsid w:val="00042FD8"/>
    <w:rsid w:val="00047284"/>
    <w:rsid w:val="0005138A"/>
    <w:rsid w:val="0005529D"/>
    <w:rsid w:val="000628BD"/>
    <w:rsid w:val="0006361E"/>
    <w:rsid w:val="00065FE6"/>
    <w:rsid w:val="0007336C"/>
    <w:rsid w:val="000737F5"/>
    <w:rsid w:val="00075C96"/>
    <w:rsid w:val="0007673C"/>
    <w:rsid w:val="00076844"/>
    <w:rsid w:val="00076AFF"/>
    <w:rsid w:val="00080DDB"/>
    <w:rsid w:val="00082AFB"/>
    <w:rsid w:val="000854DB"/>
    <w:rsid w:val="00091911"/>
    <w:rsid w:val="000946D8"/>
    <w:rsid w:val="000971A2"/>
    <w:rsid w:val="000A0F56"/>
    <w:rsid w:val="000A2E76"/>
    <w:rsid w:val="000A5F0F"/>
    <w:rsid w:val="000B3232"/>
    <w:rsid w:val="000B60CA"/>
    <w:rsid w:val="000B63D2"/>
    <w:rsid w:val="000C34B8"/>
    <w:rsid w:val="000C4190"/>
    <w:rsid w:val="000C43A0"/>
    <w:rsid w:val="000C5A18"/>
    <w:rsid w:val="000D2BF9"/>
    <w:rsid w:val="000D4001"/>
    <w:rsid w:val="000E164D"/>
    <w:rsid w:val="000E1C22"/>
    <w:rsid w:val="000E2A58"/>
    <w:rsid w:val="000F1E9A"/>
    <w:rsid w:val="000F333A"/>
    <w:rsid w:val="001021E6"/>
    <w:rsid w:val="00106528"/>
    <w:rsid w:val="00110DD4"/>
    <w:rsid w:val="0011333D"/>
    <w:rsid w:val="0011418F"/>
    <w:rsid w:val="00123557"/>
    <w:rsid w:val="00125D9E"/>
    <w:rsid w:val="0012649B"/>
    <w:rsid w:val="00134229"/>
    <w:rsid w:val="00134A9C"/>
    <w:rsid w:val="00136044"/>
    <w:rsid w:val="00142F7F"/>
    <w:rsid w:val="00143D72"/>
    <w:rsid w:val="00144520"/>
    <w:rsid w:val="001505FD"/>
    <w:rsid w:val="0015658A"/>
    <w:rsid w:val="001578F1"/>
    <w:rsid w:val="001614D5"/>
    <w:rsid w:val="001653E9"/>
    <w:rsid w:val="00167E88"/>
    <w:rsid w:val="00171D25"/>
    <w:rsid w:val="00172399"/>
    <w:rsid w:val="00180DDA"/>
    <w:rsid w:val="00181B05"/>
    <w:rsid w:val="00182CB2"/>
    <w:rsid w:val="001858C4"/>
    <w:rsid w:val="00192B10"/>
    <w:rsid w:val="00192FC8"/>
    <w:rsid w:val="00194158"/>
    <w:rsid w:val="001944B1"/>
    <w:rsid w:val="00194AA1"/>
    <w:rsid w:val="0019695C"/>
    <w:rsid w:val="001A0380"/>
    <w:rsid w:val="001A0A22"/>
    <w:rsid w:val="001A20BF"/>
    <w:rsid w:val="001A2E2C"/>
    <w:rsid w:val="001A7C3F"/>
    <w:rsid w:val="001B1FB2"/>
    <w:rsid w:val="001B4DC1"/>
    <w:rsid w:val="001C24F0"/>
    <w:rsid w:val="001C378E"/>
    <w:rsid w:val="001C39F9"/>
    <w:rsid w:val="001C3B6E"/>
    <w:rsid w:val="001C5497"/>
    <w:rsid w:val="001C5BEE"/>
    <w:rsid w:val="001D07BF"/>
    <w:rsid w:val="001D161C"/>
    <w:rsid w:val="001D4630"/>
    <w:rsid w:val="001D53B1"/>
    <w:rsid w:val="001E1574"/>
    <w:rsid w:val="001E3CB0"/>
    <w:rsid w:val="001E5A40"/>
    <w:rsid w:val="001E5DF2"/>
    <w:rsid w:val="001E69A6"/>
    <w:rsid w:val="001F4F9E"/>
    <w:rsid w:val="001F5128"/>
    <w:rsid w:val="001F5A0C"/>
    <w:rsid w:val="0020365D"/>
    <w:rsid w:val="00207DF9"/>
    <w:rsid w:val="00213C5E"/>
    <w:rsid w:val="00223FF9"/>
    <w:rsid w:val="0022428E"/>
    <w:rsid w:val="0023784D"/>
    <w:rsid w:val="002379B4"/>
    <w:rsid w:val="00237D8B"/>
    <w:rsid w:val="002502F5"/>
    <w:rsid w:val="0025139F"/>
    <w:rsid w:val="00256C9D"/>
    <w:rsid w:val="00257A9B"/>
    <w:rsid w:val="00265718"/>
    <w:rsid w:val="00265A2D"/>
    <w:rsid w:val="002668B1"/>
    <w:rsid w:val="002670D5"/>
    <w:rsid w:val="002701D4"/>
    <w:rsid w:val="00277015"/>
    <w:rsid w:val="002771AB"/>
    <w:rsid w:val="00281B38"/>
    <w:rsid w:val="00283FBF"/>
    <w:rsid w:val="00284AFC"/>
    <w:rsid w:val="00293A9B"/>
    <w:rsid w:val="00296AD1"/>
    <w:rsid w:val="002A5C1E"/>
    <w:rsid w:val="002A609B"/>
    <w:rsid w:val="002A6803"/>
    <w:rsid w:val="002A6F9D"/>
    <w:rsid w:val="002B288E"/>
    <w:rsid w:val="002B43CF"/>
    <w:rsid w:val="002B5C41"/>
    <w:rsid w:val="002B6E2C"/>
    <w:rsid w:val="002C0AC6"/>
    <w:rsid w:val="002C1F73"/>
    <w:rsid w:val="002C3A03"/>
    <w:rsid w:val="002C6D45"/>
    <w:rsid w:val="002C7140"/>
    <w:rsid w:val="002D11C2"/>
    <w:rsid w:val="002D15E0"/>
    <w:rsid w:val="002D2549"/>
    <w:rsid w:val="002D4240"/>
    <w:rsid w:val="002D5B90"/>
    <w:rsid w:val="002D7525"/>
    <w:rsid w:val="002E081F"/>
    <w:rsid w:val="002E25FF"/>
    <w:rsid w:val="002E4016"/>
    <w:rsid w:val="002E44CD"/>
    <w:rsid w:val="002E5FDC"/>
    <w:rsid w:val="00301506"/>
    <w:rsid w:val="00301941"/>
    <w:rsid w:val="00301A82"/>
    <w:rsid w:val="00304A86"/>
    <w:rsid w:val="00307C1A"/>
    <w:rsid w:val="003102C9"/>
    <w:rsid w:val="00313CB9"/>
    <w:rsid w:val="003164FC"/>
    <w:rsid w:val="003202F0"/>
    <w:rsid w:val="00320369"/>
    <w:rsid w:val="00321644"/>
    <w:rsid w:val="00324100"/>
    <w:rsid w:val="003245C0"/>
    <w:rsid w:val="00325001"/>
    <w:rsid w:val="003323BA"/>
    <w:rsid w:val="00334108"/>
    <w:rsid w:val="0033682D"/>
    <w:rsid w:val="00337F76"/>
    <w:rsid w:val="003427F6"/>
    <w:rsid w:val="003453A5"/>
    <w:rsid w:val="00347A5D"/>
    <w:rsid w:val="00350020"/>
    <w:rsid w:val="0035213E"/>
    <w:rsid w:val="00354CD0"/>
    <w:rsid w:val="00355169"/>
    <w:rsid w:val="003568D0"/>
    <w:rsid w:val="00360306"/>
    <w:rsid w:val="003621D3"/>
    <w:rsid w:val="00364347"/>
    <w:rsid w:val="003645CA"/>
    <w:rsid w:val="00371B79"/>
    <w:rsid w:val="003724D7"/>
    <w:rsid w:val="00372DCF"/>
    <w:rsid w:val="00375956"/>
    <w:rsid w:val="00376173"/>
    <w:rsid w:val="003808BC"/>
    <w:rsid w:val="00381532"/>
    <w:rsid w:val="003823FC"/>
    <w:rsid w:val="003939B7"/>
    <w:rsid w:val="003A466C"/>
    <w:rsid w:val="003A50D3"/>
    <w:rsid w:val="003A6151"/>
    <w:rsid w:val="003B09A7"/>
    <w:rsid w:val="003B0BD8"/>
    <w:rsid w:val="003B0F2B"/>
    <w:rsid w:val="003B2112"/>
    <w:rsid w:val="003B3030"/>
    <w:rsid w:val="003B435B"/>
    <w:rsid w:val="003B7696"/>
    <w:rsid w:val="003C1CB5"/>
    <w:rsid w:val="003C7C4E"/>
    <w:rsid w:val="003D1DED"/>
    <w:rsid w:val="003E079D"/>
    <w:rsid w:val="003E0B1E"/>
    <w:rsid w:val="003E2A74"/>
    <w:rsid w:val="003E36DD"/>
    <w:rsid w:val="003E5B7A"/>
    <w:rsid w:val="003F0713"/>
    <w:rsid w:val="003F0D82"/>
    <w:rsid w:val="003F3546"/>
    <w:rsid w:val="003F4252"/>
    <w:rsid w:val="003F4DA7"/>
    <w:rsid w:val="00400198"/>
    <w:rsid w:val="0040268A"/>
    <w:rsid w:val="004039AF"/>
    <w:rsid w:val="004052C1"/>
    <w:rsid w:val="00421EFE"/>
    <w:rsid w:val="00425A28"/>
    <w:rsid w:val="00425E99"/>
    <w:rsid w:val="00430C69"/>
    <w:rsid w:val="00431A56"/>
    <w:rsid w:val="00434BBA"/>
    <w:rsid w:val="0043510B"/>
    <w:rsid w:val="00435994"/>
    <w:rsid w:val="00437D71"/>
    <w:rsid w:val="00440578"/>
    <w:rsid w:val="004419B2"/>
    <w:rsid w:val="004421FD"/>
    <w:rsid w:val="004445DC"/>
    <w:rsid w:val="004505F0"/>
    <w:rsid w:val="004546AB"/>
    <w:rsid w:val="004556DB"/>
    <w:rsid w:val="004578B9"/>
    <w:rsid w:val="00461354"/>
    <w:rsid w:val="00463863"/>
    <w:rsid w:val="00466964"/>
    <w:rsid w:val="00466C03"/>
    <w:rsid w:val="00471CA6"/>
    <w:rsid w:val="00477563"/>
    <w:rsid w:val="00480C6D"/>
    <w:rsid w:val="00483556"/>
    <w:rsid w:val="00483E9A"/>
    <w:rsid w:val="00484C0E"/>
    <w:rsid w:val="00490CD5"/>
    <w:rsid w:val="00491292"/>
    <w:rsid w:val="004947AE"/>
    <w:rsid w:val="00494DDA"/>
    <w:rsid w:val="004A4EB9"/>
    <w:rsid w:val="004A5B9D"/>
    <w:rsid w:val="004A7A63"/>
    <w:rsid w:val="004B27E7"/>
    <w:rsid w:val="004B3F5E"/>
    <w:rsid w:val="004B4EDE"/>
    <w:rsid w:val="004B5B3B"/>
    <w:rsid w:val="004D0299"/>
    <w:rsid w:val="004D2856"/>
    <w:rsid w:val="004D2AB4"/>
    <w:rsid w:val="004D4E32"/>
    <w:rsid w:val="004D6279"/>
    <w:rsid w:val="004E19E7"/>
    <w:rsid w:val="004E57BE"/>
    <w:rsid w:val="004E7C9C"/>
    <w:rsid w:val="004F14F4"/>
    <w:rsid w:val="005029BD"/>
    <w:rsid w:val="005035C1"/>
    <w:rsid w:val="0050514E"/>
    <w:rsid w:val="00505A03"/>
    <w:rsid w:val="00506918"/>
    <w:rsid w:val="00506F44"/>
    <w:rsid w:val="00511656"/>
    <w:rsid w:val="005147A5"/>
    <w:rsid w:val="00515073"/>
    <w:rsid w:val="00516E4C"/>
    <w:rsid w:val="0052147B"/>
    <w:rsid w:val="00530EEA"/>
    <w:rsid w:val="005346C3"/>
    <w:rsid w:val="005430E6"/>
    <w:rsid w:val="0054389D"/>
    <w:rsid w:val="005552CD"/>
    <w:rsid w:val="005554E7"/>
    <w:rsid w:val="00555584"/>
    <w:rsid w:val="005569A7"/>
    <w:rsid w:val="00557088"/>
    <w:rsid w:val="005612D4"/>
    <w:rsid w:val="005647E1"/>
    <w:rsid w:val="005727C4"/>
    <w:rsid w:val="005776C0"/>
    <w:rsid w:val="00581232"/>
    <w:rsid w:val="0058319F"/>
    <w:rsid w:val="00585A4F"/>
    <w:rsid w:val="0058677C"/>
    <w:rsid w:val="00587B90"/>
    <w:rsid w:val="005931AD"/>
    <w:rsid w:val="00593AFE"/>
    <w:rsid w:val="00597A66"/>
    <w:rsid w:val="00597C93"/>
    <w:rsid w:val="005A07B2"/>
    <w:rsid w:val="005A113F"/>
    <w:rsid w:val="005A21F6"/>
    <w:rsid w:val="005A25A1"/>
    <w:rsid w:val="005A392F"/>
    <w:rsid w:val="005A3B14"/>
    <w:rsid w:val="005A3B66"/>
    <w:rsid w:val="005A5255"/>
    <w:rsid w:val="005B16C5"/>
    <w:rsid w:val="005B2D04"/>
    <w:rsid w:val="005B4B4C"/>
    <w:rsid w:val="005B4DBD"/>
    <w:rsid w:val="005B709D"/>
    <w:rsid w:val="005B7F06"/>
    <w:rsid w:val="005C1A25"/>
    <w:rsid w:val="005C2706"/>
    <w:rsid w:val="005C3A56"/>
    <w:rsid w:val="005C476B"/>
    <w:rsid w:val="005C609F"/>
    <w:rsid w:val="005C76D5"/>
    <w:rsid w:val="005D1B9F"/>
    <w:rsid w:val="005D67F1"/>
    <w:rsid w:val="005E13E1"/>
    <w:rsid w:val="005E227B"/>
    <w:rsid w:val="005E5DD7"/>
    <w:rsid w:val="005F00D6"/>
    <w:rsid w:val="005F2D1E"/>
    <w:rsid w:val="005F3BE5"/>
    <w:rsid w:val="005F3DA8"/>
    <w:rsid w:val="005F53A7"/>
    <w:rsid w:val="00602246"/>
    <w:rsid w:val="00602BAE"/>
    <w:rsid w:val="00603862"/>
    <w:rsid w:val="006063FF"/>
    <w:rsid w:val="0061284B"/>
    <w:rsid w:val="0061544E"/>
    <w:rsid w:val="0062091C"/>
    <w:rsid w:val="0062253C"/>
    <w:rsid w:val="0062558F"/>
    <w:rsid w:val="00625E0A"/>
    <w:rsid w:val="00626AB7"/>
    <w:rsid w:val="0063738B"/>
    <w:rsid w:val="00641CA2"/>
    <w:rsid w:val="006434AC"/>
    <w:rsid w:val="00643932"/>
    <w:rsid w:val="00645539"/>
    <w:rsid w:val="00646712"/>
    <w:rsid w:val="0065037F"/>
    <w:rsid w:val="00650AA9"/>
    <w:rsid w:val="00652F75"/>
    <w:rsid w:val="006536FE"/>
    <w:rsid w:val="00655FB0"/>
    <w:rsid w:val="006607D3"/>
    <w:rsid w:val="00660C98"/>
    <w:rsid w:val="006611ED"/>
    <w:rsid w:val="00664E9A"/>
    <w:rsid w:val="00667EDF"/>
    <w:rsid w:val="00672910"/>
    <w:rsid w:val="0067499A"/>
    <w:rsid w:val="00675D1C"/>
    <w:rsid w:val="00682A6D"/>
    <w:rsid w:val="0068316F"/>
    <w:rsid w:val="00684B51"/>
    <w:rsid w:val="00687947"/>
    <w:rsid w:val="006943D2"/>
    <w:rsid w:val="00696F6A"/>
    <w:rsid w:val="00697264"/>
    <w:rsid w:val="006A36FC"/>
    <w:rsid w:val="006A4C9A"/>
    <w:rsid w:val="006A769F"/>
    <w:rsid w:val="006B1985"/>
    <w:rsid w:val="006B372C"/>
    <w:rsid w:val="006C0167"/>
    <w:rsid w:val="006C10B5"/>
    <w:rsid w:val="006C17E1"/>
    <w:rsid w:val="006C3C88"/>
    <w:rsid w:val="006C5F80"/>
    <w:rsid w:val="006C67E5"/>
    <w:rsid w:val="006D153E"/>
    <w:rsid w:val="006D21ED"/>
    <w:rsid w:val="006D2EDC"/>
    <w:rsid w:val="006D4079"/>
    <w:rsid w:val="006D41D3"/>
    <w:rsid w:val="006D4EC6"/>
    <w:rsid w:val="006D68E7"/>
    <w:rsid w:val="006D6DDE"/>
    <w:rsid w:val="006D79F6"/>
    <w:rsid w:val="006E1288"/>
    <w:rsid w:val="006E33A0"/>
    <w:rsid w:val="006E6CC6"/>
    <w:rsid w:val="006F07D5"/>
    <w:rsid w:val="006F15D3"/>
    <w:rsid w:val="006F1C90"/>
    <w:rsid w:val="006F1CA7"/>
    <w:rsid w:val="006F1CC6"/>
    <w:rsid w:val="006F4585"/>
    <w:rsid w:val="00700AC5"/>
    <w:rsid w:val="00702B2F"/>
    <w:rsid w:val="007050E0"/>
    <w:rsid w:val="00706992"/>
    <w:rsid w:val="00711ABB"/>
    <w:rsid w:val="007137B1"/>
    <w:rsid w:val="00713A6D"/>
    <w:rsid w:val="00717DDB"/>
    <w:rsid w:val="00721B4D"/>
    <w:rsid w:val="00722F1F"/>
    <w:rsid w:val="007256BE"/>
    <w:rsid w:val="00725E9B"/>
    <w:rsid w:val="00732237"/>
    <w:rsid w:val="00735699"/>
    <w:rsid w:val="00737371"/>
    <w:rsid w:val="00740E46"/>
    <w:rsid w:val="00743A86"/>
    <w:rsid w:val="00747C66"/>
    <w:rsid w:val="00747C7F"/>
    <w:rsid w:val="00751056"/>
    <w:rsid w:val="00753A9C"/>
    <w:rsid w:val="0075441F"/>
    <w:rsid w:val="00754F23"/>
    <w:rsid w:val="00757AE3"/>
    <w:rsid w:val="00761FCA"/>
    <w:rsid w:val="007666B3"/>
    <w:rsid w:val="00766787"/>
    <w:rsid w:val="0077046E"/>
    <w:rsid w:val="007725DE"/>
    <w:rsid w:val="0078510E"/>
    <w:rsid w:val="007855F0"/>
    <w:rsid w:val="0078573D"/>
    <w:rsid w:val="007A08AA"/>
    <w:rsid w:val="007A1AC4"/>
    <w:rsid w:val="007A3D5E"/>
    <w:rsid w:val="007A5B74"/>
    <w:rsid w:val="007B3FA2"/>
    <w:rsid w:val="007B427A"/>
    <w:rsid w:val="007C02CA"/>
    <w:rsid w:val="007C0CAF"/>
    <w:rsid w:val="007C3E3C"/>
    <w:rsid w:val="007C6036"/>
    <w:rsid w:val="007C64C3"/>
    <w:rsid w:val="007C76FE"/>
    <w:rsid w:val="007D0DAC"/>
    <w:rsid w:val="007D672B"/>
    <w:rsid w:val="007D73A4"/>
    <w:rsid w:val="007D7AD0"/>
    <w:rsid w:val="007E04AD"/>
    <w:rsid w:val="007E1CE5"/>
    <w:rsid w:val="007E488F"/>
    <w:rsid w:val="007F3C13"/>
    <w:rsid w:val="007F7240"/>
    <w:rsid w:val="0080275A"/>
    <w:rsid w:val="008059FD"/>
    <w:rsid w:val="008074B2"/>
    <w:rsid w:val="008127CF"/>
    <w:rsid w:val="00817448"/>
    <w:rsid w:val="00820007"/>
    <w:rsid w:val="0082104E"/>
    <w:rsid w:val="008214D6"/>
    <w:rsid w:val="00824E7B"/>
    <w:rsid w:val="00824F9A"/>
    <w:rsid w:val="00837299"/>
    <w:rsid w:val="008460CC"/>
    <w:rsid w:val="008474A7"/>
    <w:rsid w:val="0085619E"/>
    <w:rsid w:val="00864FAD"/>
    <w:rsid w:val="00865AEC"/>
    <w:rsid w:val="00865C7F"/>
    <w:rsid w:val="00866A79"/>
    <w:rsid w:val="00870ED2"/>
    <w:rsid w:val="00871689"/>
    <w:rsid w:val="00872995"/>
    <w:rsid w:val="008751E4"/>
    <w:rsid w:val="008812E6"/>
    <w:rsid w:val="0088150E"/>
    <w:rsid w:val="0088203E"/>
    <w:rsid w:val="00897AC4"/>
    <w:rsid w:val="008A39E3"/>
    <w:rsid w:val="008A3CC4"/>
    <w:rsid w:val="008A6713"/>
    <w:rsid w:val="008A7466"/>
    <w:rsid w:val="008B1AC8"/>
    <w:rsid w:val="008B7BC4"/>
    <w:rsid w:val="008C29C8"/>
    <w:rsid w:val="008C2DA6"/>
    <w:rsid w:val="008D00ED"/>
    <w:rsid w:val="008D20BA"/>
    <w:rsid w:val="008E3A76"/>
    <w:rsid w:val="008E3C3B"/>
    <w:rsid w:val="008E4471"/>
    <w:rsid w:val="008F3EA0"/>
    <w:rsid w:val="008F5E87"/>
    <w:rsid w:val="008F7702"/>
    <w:rsid w:val="00904253"/>
    <w:rsid w:val="00907588"/>
    <w:rsid w:val="00912726"/>
    <w:rsid w:val="00916308"/>
    <w:rsid w:val="009163DF"/>
    <w:rsid w:val="00917187"/>
    <w:rsid w:val="00922681"/>
    <w:rsid w:val="00923D7E"/>
    <w:rsid w:val="0092555C"/>
    <w:rsid w:val="009271FC"/>
    <w:rsid w:val="00934053"/>
    <w:rsid w:val="00940CF7"/>
    <w:rsid w:val="00940D23"/>
    <w:rsid w:val="009460EB"/>
    <w:rsid w:val="0094610F"/>
    <w:rsid w:val="00947D2A"/>
    <w:rsid w:val="0095310E"/>
    <w:rsid w:val="009559DF"/>
    <w:rsid w:val="00956492"/>
    <w:rsid w:val="00957EE4"/>
    <w:rsid w:val="0096007A"/>
    <w:rsid w:val="00962650"/>
    <w:rsid w:val="00963F36"/>
    <w:rsid w:val="00965881"/>
    <w:rsid w:val="009660BC"/>
    <w:rsid w:val="0097249D"/>
    <w:rsid w:val="009730F6"/>
    <w:rsid w:val="009753F3"/>
    <w:rsid w:val="009758F5"/>
    <w:rsid w:val="009769E4"/>
    <w:rsid w:val="00977FC9"/>
    <w:rsid w:val="00980908"/>
    <w:rsid w:val="009826A5"/>
    <w:rsid w:val="0098570F"/>
    <w:rsid w:val="0098726A"/>
    <w:rsid w:val="00987849"/>
    <w:rsid w:val="00992134"/>
    <w:rsid w:val="009A60F2"/>
    <w:rsid w:val="009A6CAF"/>
    <w:rsid w:val="009A6E07"/>
    <w:rsid w:val="009B1549"/>
    <w:rsid w:val="009B4F6E"/>
    <w:rsid w:val="009B5933"/>
    <w:rsid w:val="009C10CF"/>
    <w:rsid w:val="009C1E35"/>
    <w:rsid w:val="009C492E"/>
    <w:rsid w:val="009C6030"/>
    <w:rsid w:val="009C7D78"/>
    <w:rsid w:val="009D78B7"/>
    <w:rsid w:val="009E0EAA"/>
    <w:rsid w:val="009E1AD9"/>
    <w:rsid w:val="009E24CE"/>
    <w:rsid w:val="009E2CA5"/>
    <w:rsid w:val="009E33A6"/>
    <w:rsid w:val="009E4CF6"/>
    <w:rsid w:val="009F42A8"/>
    <w:rsid w:val="009F53F9"/>
    <w:rsid w:val="009F5DEE"/>
    <w:rsid w:val="009F66BE"/>
    <w:rsid w:val="00A01716"/>
    <w:rsid w:val="00A10069"/>
    <w:rsid w:val="00A1164A"/>
    <w:rsid w:val="00A121E1"/>
    <w:rsid w:val="00A126A3"/>
    <w:rsid w:val="00A14B6B"/>
    <w:rsid w:val="00A20F7D"/>
    <w:rsid w:val="00A220D4"/>
    <w:rsid w:val="00A25766"/>
    <w:rsid w:val="00A261F2"/>
    <w:rsid w:val="00A30A53"/>
    <w:rsid w:val="00A30F6E"/>
    <w:rsid w:val="00A3690B"/>
    <w:rsid w:val="00A37474"/>
    <w:rsid w:val="00A406DD"/>
    <w:rsid w:val="00A40A4F"/>
    <w:rsid w:val="00A416D2"/>
    <w:rsid w:val="00A41C4F"/>
    <w:rsid w:val="00A462A4"/>
    <w:rsid w:val="00A52A79"/>
    <w:rsid w:val="00A54479"/>
    <w:rsid w:val="00A576DD"/>
    <w:rsid w:val="00A61549"/>
    <w:rsid w:val="00A62651"/>
    <w:rsid w:val="00A64730"/>
    <w:rsid w:val="00A816FD"/>
    <w:rsid w:val="00A81A1C"/>
    <w:rsid w:val="00A82CA0"/>
    <w:rsid w:val="00A8404C"/>
    <w:rsid w:val="00A84E1C"/>
    <w:rsid w:val="00A85A7E"/>
    <w:rsid w:val="00A869C4"/>
    <w:rsid w:val="00A9627C"/>
    <w:rsid w:val="00A97965"/>
    <w:rsid w:val="00AA2478"/>
    <w:rsid w:val="00AA2A0A"/>
    <w:rsid w:val="00AA2AAB"/>
    <w:rsid w:val="00AA32C1"/>
    <w:rsid w:val="00AA5556"/>
    <w:rsid w:val="00AA6B29"/>
    <w:rsid w:val="00AB15D5"/>
    <w:rsid w:val="00AB465E"/>
    <w:rsid w:val="00AC0B39"/>
    <w:rsid w:val="00AC22D4"/>
    <w:rsid w:val="00AC5975"/>
    <w:rsid w:val="00AC5C8D"/>
    <w:rsid w:val="00AD0232"/>
    <w:rsid w:val="00AD1476"/>
    <w:rsid w:val="00AD757E"/>
    <w:rsid w:val="00AD79D8"/>
    <w:rsid w:val="00AE100B"/>
    <w:rsid w:val="00AE1973"/>
    <w:rsid w:val="00AE4014"/>
    <w:rsid w:val="00AE498A"/>
    <w:rsid w:val="00AF003F"/>
    <w:rsid w:val="00AF3E1B"/>
    <w:rsid w:val="00AF4234"/>
    <w:rsid w:val="00B0341E"/>
    <w:rsid w:val="00B0726A"/>
    <w:rsid w:val="00B07ACE"/>
    <w:rsid w:val="00B100DB"/>
    <w:rsid w:val="00B20BBA"/>
    <w:rsid w:val="00B236C3"/>
    <w:rsid w:val="00B30CD0"/>
    <w:rsid w:val="00B3111D"/>
    <w:rsid w:val="00B332EC"/>
    <w:rsid w:val="00B3463D"/>
    <w:rsid w:val="00B3483D"/>
    <w:rsid w:val="00B37EC6"/>
    <w:rsid w:val="00B426BB"/>
    <w:rsid w:val="00B436EA"/>
    <w:rsid w:val="00B4446D"/>
    <w:rsid w:val="00B46555"/>
    <w:rsid w:val="00B539AB"/>
    <w:rsid w:val="00B544B5"/>
    <w:rsid w:val="00B602AA"/>
    <w:rsid w:val="00B6092F"/>
    <w:rsid w:val="00B62101"/>
    <w:rsid w:val="00B6271C"/>
    <w:rsid w:val="00B63EF0"/>
    <w:rsid w:val="00B647AB"/>
    <w:rsid w:val="00B759F7"/>
    <w:rsid w:val="00B82B2A"/>
    <w:rsid w:val="00B83A65"/>
    <w:rsid w:val="00B83FF6"/>
    <w:rsid w:val="00B857EB"/>
    <w:rsid w:val="00B91945"/>
    <w:rsid w:val="00B93D16"/>
    <w:rsid w:val="00BA5924"/>
    <w:rsid w:val="00BB6AC8"/>
    <w:rsid w:val="00BC0890"/>
    <w:rsid w:val="00BC0F35"/>
    <w:rsid w:val="00BC16E8"/>
    <w:rsid w:val="00BC1992"/>
    <w:rsid w:val="00BC2D03"/>
    <w:rsid w:val="00BD11F5"/>
    <w:rsid w:val="00BD54DE"/>
    <w:rsid w:val="00BD5879"/>
    <w:rsid w:val="00BE1669"/>
    <w:rsid w:val="00BE2753"/>
    <w:rsid w:val="00BE4A81"/>
    <w:rsid w:val="00BE4D18"/>
    <w:rsid w:val="00BE7C3D"/>
    <w:rsid w:val="00BF06FA"/>
    <w:rsid w:val="00BF0953"/>
    <w:rsid w:val="00BF19FD"/>
    <w:rsid w:val="00BF3180"/>
    <w:rsid w:val="00BF6F45"/>
    <w:rsid w:val="00C01927"/>
    <w:rsid w:val="00C0445D"/>
    <w:rsid w:val="00C046C3"/>
    <w:rsid w:val="00C0676D"/>
    <w:rsid w:val="00C1133C"/>
    <w:rsid w:val="00C114FB"/>
    <w:rsid w:val="00C12338"/>
    <w:rsid w:val="00C13B49"/>
    <w:rsid w:val="00C174A0"/>
    <w:rsid w:val="00C22622"/>
    <w:rsid w:val="00C2262F"/>
    <w:rsid w:val="00C25388"/>
    <w:rsid w:val="00C279BE"/>
    <w:rsid w:val="00C3445B"/>
    <w:rsid w:val="00C470CE"/>
    <w:rsid w:val="00C47A97"/>
    <w:rsid w:val="00C47BC5"/>
    <w:rsid w:val="00C47F9B"/>
    <w:rsid w:val="00C52BB8"/>
    <w:rsid w:val="00C52EF2"/>
    <w:rsid w:val="00C540E3"/>
    <w:rsid w:val="00C57B77"/>
    <w:rsid w:val="00C612B2"/>
    <w:rsid w:val="00C61DE4"/>
    <w:rsid w:val="00C661DF"/>
    <w:rsid w:val="00C6772C"/>
    <w:rsid w:val="00C677AD"/>
    <w:rsid w:val="00C71EDA"/>
    <w:rsid w:val="00C726A9"/>
    <w:rsid w:val="00C741F3"/>
    <w:rsid w:val="00C75732"/>
    <w:rsid w:val="00C76EC7"/>
    <w:rsid w:val="00C80FD1"/>
    <w:rsid w:val="00C81205"/>
    <w:rsid w:val="00C84BDC"/>
    <w:rsid w:val="00C92C63"/>
    <w:rsid w:val="00C93128"/>
    <w:rsid w:val="00C94BF4"/>
    <w:rsid w:val="00CA1C74"/>
    <w:rsid w:val="00CA7DF1"/>
    <w:rsid w:val="00CB7801"/>
    <w:rsid w:val="00CC129E"/>
    <w:rsid w:val="00CD18B3"/>
    <w:rsid w:val="00CD5848"/>
    <w:rsid w:val="00CD671C"/>
    <w:rsid w:val="00CE4023"/>
    <w:rsid w:val="00CE58E4"/>
    <w:rsid w:val="00CE5EF4"/>
    <w:rsid w:val="00CF12CC"/>
    <w:rsid w:val="00CF1B04"/>
    <w:rsid w:val="00CF5C61"/>
    <w:rsid w:val="00CF765B"/>
    <w:rsid w:val="00D0226E"/>
    <w:rsid w:val="00D02E6C"/>
    <w:rsid w:val="00D079BD"/>
    <w:rsid w:val="00D07C44"/>
    <w:rsid w:val="00D10C74"/>
    <w:rsid w:val="00D21A1D"/>
    <w:rsid w:val="00D336BB"/>
    <w:rsid w:val="00D34D55"/>
    <w:rsid w:val="00D36C9F"/>
    <w:rsid w:val="00D36FE6"/>
    <w:rsid w:val="00D37D52"/>
    <w:rsid w:val="00D40167"/>
    <w:rsid w:val="00D40979"/>
    <w:rsid w:val="00D43583"/>
    <w:rsid w:val="00D50857"/>
    <w:rsid w:val="00D50B7F"/>
    <w:rsid w:val="00D510A6"/>
    <w:rsid w:val="00D51DB9"/>
    <w:rsid w:val="00D529A5"/>
    <w:rsid w:val="00D549DA"/>
    <w:rsid w:val="00D6031D"/>
    <w:rsid w:val="00D611D9"/>
    <w:rsid w:val="00D62E7F"/>
    <w:rsid w:val="00D7024F"/>
    <w:rsid w:val="00D7230E"/>
    <w:rsid w:val="00D75443"/>
    <w:rsid w:val="00D75DD6"/>
    <w:rsid w:val="00D75E9B"/>
    <w:rsid w:val="00D7657C"/>
    <w:rsid w:val="00D84F9D"/>
    <w:rsid w:val="00D85CA4"/>
    <w:rsid w:val="00D909DD"/>
    <w:rsid w:val="00D90DB4"/>
    <w:rsid w:val="00D93011"/>
    <w:rsid w:val="00D93E43"/>
    <w:rsid w:val="00D94D75"/>
    <w:rsid w:val="00DA1664"/>
    <w:rsid w:val="00DA21E6"/>
    <w:rsid w:val="00DA5C5D"/>
    <w:rsid w:val="00DB213F"/>
    <w:rsid w:val="00DB5818"/>
    <w:rsid w:val="00DC09A7"/>
    <w:rsid w:val="00DC1967"/>
    <w:rsid w:val="00DD043F"/>
    <w:rsid w:val="00DD1283"/>
    <w:rsid w:val="00DD1497"/>
    <w:rsid w:val="00DD1BC5"/>
    <w:rsid w:val="00DD3B56"/>
    <w:rsid w:val="00DD4046"/>
    <w:rsid w:val="00DE298F"/>
    <w:rsid w:val="00DE3FF4"/>
    <w:rsid w:val="00DE4327"/>
    <w:rsid w:val="00DE60A5"/>
    <w:rsid w:val="00DE7BB2"/>
    <w:rsid w:val="00E04FE2"/>
    <w:rsid w:val="00E12558"/>
    <w:rsid w:val="00E149B7"/>
    <w:rsid w:val="00E14D2D"/>
    <w:rsid w:val="00E16C57"/>
    <w:rsid w:val="00E2537C"/>
    <w:rsid w:val="00E37892"/>
    <w:rsid w:val="00E43485"/>
    <w:rsid w:val="00E44401"/>
    <w:rsid w:val="00E44857"/>
    <w:rsid w:val="00E4487D"/>
    <w:rsid w:val="00E5006F"/>
    <w:rsid w:val="00E50B0B"/>
    <w:rsid w:val="00E51059"/>
    <w:rsid w:val="00E51BF9"/>
    <w:rsid w:val="00E5366D"/>
    <w:rsid w:val="00E564DB"/>
    <w:rsid w:val="00E57134"/>
    <w:rsid w:val="00E60986"/>
    <w:rsid w:val="00E74FB5"/>
    <w:rsid w:val="00E75B31"/>
    <w:rsid w:val="00E86AB0"/>
    <w:rsid w:val="00E878B9"/>
    <w:rsid w:val="00E914F6"/>
    <w:rsid w:val="00E94DA6"/>
    <w:rsid w:val="00E971FF"/>
    <w:rsid w:val="00EB2473"/>
    <w:rsid w:val="00EB4AA7"/>
    <w:rsid w:val="00EB5473"/>
    <w:rsid w:val="00EC2010"/>
    <w:rsid w:val="00ED1DB5"/>
    <w:rsid w:val="00ED2B26"/>
    <w:rsid w:val="00ED3B70"/>
    <w:rsid w:val="00ED45A0"/>
    <w:rsid w:val="00ED6E58"/>
    <w:rsid w:val="00ED7384"/>
    <w:rsid w:val="00EE05FE"/>
    <w:rsid w:val="00EE083D"/>
    <w:rsid w:val="00EE70EC"/>
    <w:rsid w:val="00EE73DC"/>
    <w:rsid w:val="00EF1E3B"/>
    <w:rsid w:val="00EF1FA2"/>
    <w:rsid w:val="00EF40C7"/>
    <w:rsid w:val="00EF50BE"/>
    <w:rsid w:val="00EF59EC"/>
    <w:rsid w:val="00F017E3"/>
    <w:rsid w:val="00F0606D"/>
    <w:rsid w:val="00F068EF"/>
    <w:rsid w:val="00F1032E"/>
    <w:rsid w:val="00F14608"/>
    <w:rsid w:val="00F156A6"/>
    <w:rsid w:val="00F159A4"/>
    <w:rsid w:val="00F23E7B"/>
    <w:rsid w:val="00F253A8"/>
    <w:rsid w:val="00F32486"/>
    <w:rsid w:val="00F32D31"/>
    <w:rsid w:val="00F32D5C"/>
    <w:rsid w:val="00F3422B"/>
    <w:rsid w:val="00F35C8D"/>
    <w:rsid w:val="00F41CC3"/>
    <w:rsid w:val="00F44C1E"/>
    <w:rsid w:val="00F47E22"/>
    <w:rsid w:val="00F50FB3"/>
    <w:rsid w:val="00F53A03"/>
    <w:rsid w:val="00F57847"/>
    <w:rsid w:val="00F659F9"/>
    <w:rsid w:val="00F66917"/>
    <w:rsid w:val="00F73D32"/>
    <w:rsid w:val="00F75918"/>
    <w:rsid w:val="00F76B20"/>
    <w:rsid w:val="00F85D81"/>
    <w:rsid w:val="00F86AE9"/>
    <w:rsid w:val="00F94A15"/>
    <w:rsid w:val="00F96E6F"/>
    <w:rsid w:val="00F978FF"/>
    <w:rsid w:val="00FA2633"/>
    <w:rsid w:val="00FA367F"/>
    <w:rsid w:val="00FA7B9C"/>
    <w:rsid w:val="00FB177F"/>
    <w:rsid w:val="00FB37B2"/>
    <w:rsid w:val="00FC15F6"/>
    <w:rsid w:val="00FC444A"/>
    <w:rsid w:val="00FC5A73"/>
    <w:rsid w:val="00FD4603"/>
    <w:rsid w:val="00FD5467"/>
    <w:rsid w:val="00FD7B60"/>
    <w:rsid w:val="00FE3D8F"/>
    <w:rsid w:val="00FE3FEA"/>
    <w:rsid w:val="00FE5855"/>
    <w:rsid w:val="00FE640E"/>
    <w:rsid w:val="00FF100D"/>
    <w:rsid w:val="00FF1256"/>
    <w:rsid w:val="00FF53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."/>
  <w:listSeparator w:val=","/>
  <w14:docId w14:val="21FC478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82B2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F1CC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D0DA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13B4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Body Text Char1,Char Char2,List Paragraph2,List Paragraph1,Body of text,spasi 2 taiiii,Dot pt,F5 List Paragraph,List Paragraph Char Char Char,Indicator Text,Numbered Para 1,Bullet 1,List Paragraph12,Bullet Points,MAIN CONTENT"/>
    <w:basedOn w:val="Normal"/>
    <w:link w:val="ListParagraphChar"/>
    <w:uiPriority w:val="34"/>
    <w:qFormat/>
    <w:rsid w:val="00293A9B"/>
    <w:pPr>
      <w:ind w:left="720"/>
      <w:contextualSpacing/>
    </w:pPr>
  </w:style>
  <w:style w:type="table" w:styleId="TableGrid">
    <w:name w:val="Table Grid"/>
    <w:basedOn w:val="TableNormal"/>
    <w:uiPriority w:val="59"/>
    <w:rsid w:val="00BD54D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149B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3C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3C13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5A21F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8729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2995"/>
  </w:style>
  <w:style w:type="paragraph" w:styleId="Footer">
    <w:name w:val="footer"/>
    <w:basedOn w:val="Normal"/>
    <w:link w:val="FooterChar"/>
    <w:uiPriority w:val="99"/>
    <w:unhideWhenUsed/>
    <w:rsid w:val="008729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2995"/>
  </w:style>
  <w:style w:type="paragraph" w:styleId="FootnoteText">
    <w:name w:val="footnote text"/>
    <w:basedOn w:val="Normal"/>
    <w:link w:val="FootnoteTextChar"/>
    <w:uiPriority w:val="99"/>
    <w:semiHidden/>
    <w:unhideWhenUsed/>
    <w:rsid w:val="002C6D4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C6D4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C6D45"/>
    <w:rPr>
      <w:vertAlign w:val="superscript"/>
    </w:rPr>
  </w:style>
  <w:style w:type="character" w:customStyle="1" w:styleId="ListParagraphChar">
    <w:name w:val="List Paragraph Char"/>
    <w:aliases w:val="skripsi Char,Body Text Char1 Char,Char Char2 Char,List Paragraph2 Char,List Paragraph1 Char,Body of text Char,spasi 2 taiiii Char,Dot pt Char,F5 List Paragraph Char,List Paragraph Char Char Char Char,Indicator Text Char,Bullet 1 Char"/>
    <w:link w:val="ListParagraph"/>
    <w:uiPriority w:val="34"/>
    <w:qFormat/>
    <w:rsid w:val="001A0380"/>
  </w:style>
  <w:style w:type="character" w:customStyle="1" w:styleId="Heading1Char">
    <w:name w:val="Heading 1 Char"/>
    <w:basedOn w:val="DefaultParagraphFont"/>
    <w:link w:val="Heading1"/>
    <w:uiPriority w:val="9"/>
    <w:rsid w:val="00B82B2A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F1CC6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B6271C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B6271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6271C"/>
    <w:pPr>
      <w:spacing w:after="100"/>
      <w:ind w:left="220"/>
    </w:pPr>
  </w:style>
  <w:style w:type="character" w:customStyle="1" w:styleId="Heading3Char">
    <w:name w:val="Heading 3 Char"/>
    <w:basedOn w:val="DefaultParagraphFont"/>
    <w:link w:val="Heading3"/>
    <w:uiPriority w:val="9"/>
    <w:rsid w:val="007D0DAC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A30F6E"/>
    <w:pPr>
      <w:spacing w:after="100"/>
      <w:ind w:left="440"/>
    </w:pPr>
  </w:style>
  <w:style w:type="paragraph" w:styleId="NoSpacing">
    <w:name w:val="No Spacing"/>
    <w:uiPriority w:val="1"/>
    <w:qFormat/>
    <w:rsid w:val="00A30F6E"/>
    <w:pPr>
      <w:spacing w:after="0" w:line="240" w:lineRule="auto"/>
    </w:pPr>
  </w:style>
  <w:style w:type="character" w:customStyle="1" w:styleId="Heading4Char">
    <w:name w:val="Heading 4 Char"/>
    <w:basedOn w:val="DefaultParagraphFont"/>
    <w:link w:val="Heading4"/>
    <w:uiPriority w:val="9"/>
    <w:rsid w:val="00C13B49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Caption">
    <w:name w:val="caption"/>
    <w:basedOn w:val="Normal"/>
    <w:next w:val="Normal"/>
    <w:uiPriority w:val="35"/>
    <w:unhideWhenUsed/>
    <w:qFormat/>
    <w:rsid w:val="0082104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D85CA4"/>
    <w:pPr>
      <w:spacing w:after="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CD671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671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671C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026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0268A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40268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82B2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F1CC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D0DA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13B4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Body Text Char1,Char Char2,List Paragraph2,List Paragraph1,Body of text,spasi 2 taiiii,Dot pt,F5 List Paragraph,List Paragraph Char Char Char,Indicator Text,Numbered Para 1,Bullet 1,List Paragraph12,Bullet Points,MAIN CONTENT"/>
    <w:basedOn w:val="Normal"/>
    <w:link w:val="ListParagraphChar"/>
    <w:uiPriority w:val="34"/>
    <w:qFormat/>
    <w:rsid w:val="00293A9B"/>
    <w:pPr>
      <w:ind w:left="720"/>
      <w:contextualSpacing/>
    </w:pPr>
  </w:style>
  <w:style w:type="table" w:styleId="TableGrid">
    <w:name w:val="Table Grid"/>
    <w:basedOn w:val="TableNormal"/>
    <w:uiPriority w:val="59"/>
    <w:rsid w:val="00BD54D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149B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3C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3C13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5A21F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8729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2995"/>
  </w:style>
  <w:style w:type="paragraph" w:styleId="Footer">
    <w:name w:val="footer"/>
    <w:basedOn w:val="Normal"/>
    <w:link w:val="FooterChar"/>
    <w:uiPriority w:val="99"/>
    <w:unhideWhenUsed/>
    <w:rsid w:val="008729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2995"/>
  </w:style>
  <w:style w:type="paragraph" w:styleId="FootnoteText">
    <w:name w:val="footnote text"/>
    <w:basedOn w:val="Normal"/>
    <w:link w:val="FootnoteTextChar"/>
    <w:uiPriority w:val="99"/>
    <w:semiHidden/>
    <w:unhideWhenUsed/>
    <w:rsid w:val="002C6D4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C6D4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C6D45"/>
    <w:rPr>
      <w:vertAlign w:val="superscript"/>
    </w:rPr>
  </w:style>
  <w:style w:type="character" w:customStyle="1" w:styleId="ListParagraphChar">
    <w:name w:val="List Paragraph Char"/>
    <w:aliases w:val="skripsi Char,Body Text Char1 Char,Char Char2 Char,List Paragraph2 Char,List Paragraph1 Char,Body of text Char,spasi 2 taiiii Char,Dot pt Char,F5 List Paragraph Char,List Paragraph Char Char Char Char,Indicator Text Char,Bullet 1 Char"/>
    <w:link w:val="ListParagraph"/>
    <w:uiPriority w:val="34"/>
    <w:qFormat/>
    <w:rsid w:val="001A0380"/>
  </w:style>
  <w:style w:type="character" w:customStyle="1" w:styleId="Heading1Char">
    <w:name w:val="Heading 1 Char"/>
    <w:basedOn w:val="DefaultParagraphFont"/>
    <w:link w:val="Heading1"/>
    <w:uiPriority w:val="9"/>
    <w:rsid w:val="00B82B2A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F1CC6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B6271C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B6271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6271C"/>
    <w:pPr>
      <w:spacing w:after="100"/>
      <w:ind w:left="220"/>
    </w:pPr>
  </w:style>
  <w:style w:type="character" w:customStyle="1" w:styleId="Heading3Char">
    <w:name w:val="Heading 3 Char"/>
    <w:basedOn w:val="DefaultParagraphFont"/>
    <w:link w:val="Heading3"/>
    <w:uiPriority w:val="9"/>
    <w:rsid w:val="007D0DAC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A30F6E"/>
    <w:pPr>
      <w:spacing w:after="100"/>
      <w:ind w:left="440"/>
    </w:pPr>
  </w:style>
  <w:style w:type="paragraph" w:styleId="NoSpacing">
    <w:name w:val="No Spacing"/>
    <w:uiPriority w:val="1"/>
    <w:qFormat/>
    <w:rsid w:val="00A30F6E"/>
    <w:pPr>
      <w:spacing w:after="0" w:line="240" w:lineRule="auto"/>
    </w:pPr>
  </w:style>
  <w:style w:type="character" w:customStyle="1" w:styleId="Heading4Char">
    <w:name w:val="Heading 4 Char"/>
    <w:basedOn w:val="DefaultParagraphFont"/>
    <w:link w:val="Heading4"/>
    <w:uiPriority w:val="9"/>
    <w:rsid w:val="00C13B49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Caption">
    <w:name w:val="caption"/>
    <w:basedOn w:val="Normal"/>
    <w:next w:val="Normal"/>
    <w:uiPriority w:val="35"/>
    <w:unhideWhenUsed/>
    <w:qFormat/>
    <w:rsid w:val="0082104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D85CA4"/>
    <w:pPr>
      <w:spacing w:after="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CD671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671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671C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026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0268A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40268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440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35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7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33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69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82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93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04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0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40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7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3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01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28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10" Type="http://schemas.openxmlformats.org/officeDocument/2006/relationships/footer" Target="footer1.xml"/><Relationship Id="rId19" Type="http://schemas.openxmlformats.org/officeDocument/2006/relationships/image" Target="media/image8.png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3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E14C218-4C92-4954-888E-10D7A612A9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838</Words>
  <Characters>10479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22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2</cp:revision>
  <cp:lastPrinted>2022-10-07T00:30:00Z</cp:lastPrinted>
  <dcterms:created xsi:type="dcterms:W3CDTF">2023-02-06T12:16:00Z</dcterms:created>
  <dcterms:modified xsi:type="dcterms:W3CDTF">2023-02-06T1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5b79e6b-ca42-367e-90d9-57ecb9306847</vt:lpwstr>
  </property>
  <property fmtid="{D5CDD505-2E9C-101B-9397-08002B2CF9AE}" pid="24" name="Mendeley Citation Style_1">
    <vt:lpwstr>http://www.zotero.org/styles/apa</vt:lpwstr>
  </property>
</Properties>
</file>